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p>
    <w:p w:rsidR="009B762A" w:rsidRDefault="00430AB7" w:rsidP="00430AB7">
      <w:pPr>
        <w:pStyle w:val="Heading2"/>
      </w:pPr>
      <w:r>
        <w:t>Introduction</w:t>
      </w:r>
    </w:p>
    <w:p w:rsidR="00261C32" w:rsidRDefault="00FB6527" w:rsidP="00FB6527">
      <w:pPr>
        <w:pStyle w:val="Heading3"/>
      </w:pPr>
      <w:r>
        <w:t>Background</w:t>
      </w:r>
    </w:p>
    <w:p w:rsidR="00587A6D" w:rsidRDefault="00261C32" w:rsidP="003D2C1B">
      <w:r>
        <w:t xml:space="preserve">In cost-effectiveness models, it is highly recommended that probabilistic sensitivity analysis (PSA) is performed. </w:t>
      </w:r>
      <w:r w:rsidR="009E2AE4">
        <w:fldChar w:fldCharType="begin" w:fldLock="1"/>
      </w:r>
      <w:r w:rsidR="0086407B">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family" : "Claxton", "given" : "Karl" }, { "family" : "Sculpher", "given" : "Mark" }, { "family" : "McCabe", "given" : "Chris" }, { "family" : "Briggs", "given" : "Andrew" }, { "family" : "Akehurst", "given" : "Ron" }, { "family" : "Buxton", "given" : "Martin" }, { "family" : "Brazier", "given" : "John" }, { "family" : "O'Hagan", "given" : "Tony"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Claxton et al., 2005; NICE, 2008)" }, "properties" : { "noteIndex" : 0 }, "schema" : "https://github.com/citation-style-language/schema/raw/master/csl-citation.json" }</w:instrText>
      </w:r>
      <w:r w:rsidR="009E2AE4">
        <w:fldChar w:fldCharType="separate"/>
      </w:r>
      <w:r w:rsidRPr="00261C32">
        <w:rPr>
          <w:noProof/>
        </w:rPr>
        <w:t>(Claxton et al., 2005; NICE, 2008)</w:t>
      </w:r>
      <w:r w:rsidR="009E2AE4">
        <w:fldChar w:fldCharType="end"/>
      </w:r>
      <w:r>
        <w:t xml:space="preserve"> This requires producing numerous samples of parameter values, whose variability is intended to reflect uncertainty in the true value of those parameters. In many cases, the values of two or more parameters are known to be related to each other in some way</w:t>
      </w:r>
      <w:r w:rsidR="00623BEB">
        <w:t>, and this relationship also needs to be reflected appropriately in the PSA</w:t>
      </w:r>
      <w:r>
        <w:t xml:space="preserve">. </w:t>
      </w:r>
    </w:p>
    <w:p w:rsidR="00FB6527" w:rsidRDefault="008C20E7" w:rsidP="003D2C1B">
      <w:r>
        <w:t xml:space="preserve">One </w:t>
      </w:r>
      <w:r w:rsidR="00587A6D">
        <w:t xml:space="preserve">type of relationship that could exist is that two or more variables are monotonically related. By this we mean that </w:t>
      </w:r>
      <w:r>
        <w:t>when considering</w:t>
      </w:r>
      <w:r w:rsidR="00587A6D">
        <w:t xml:space="preserve"> two variables X and Y, though we are uncertain about </w:t>
      </w:r>
      <w:r w:rsidR="00AB0860">
        <w:t xml:space="preserve">both the true value of X </w:t>
      </w:r>
      <w:r w:rsidR="00587A6D">
        <w:t xml:space="preserve">and the true value of Y, we </w:t>
      </w:r>
      <w:r w:rsidR="00587A6D" w:rsidRPr="00AB0860">
        <w:rPr>
          <w:i/>
        </w:rPr>
        <w:t>are</w:t>
      </w:r>
      <w:r w:rsidR="00587A6D">
        <w:t xml:space="preserve"> certain that Y is greater than X. A common example of this </w:t>
      </w:r>
      <w:r w:rsidR="00AB0860">
        <w:t xml:space="preserve">is </w:t>
      </w:r>
      <w:r w:rsidR="00587A6D">
        <w:t>where a disease has a less severe state, and a more severe state</w:t>
      </w:r>
      <w:r w:rsidR="0031366F">
        <w:t xml:space="preserve">. Assuming both states were symptomatic, </w:t>
      </w:r>
      <w:r w:rsidR="00FB6527">
        <w:t xml:space="preserve">it would be clinically implausible to assume that the mean </w:t>
      </w:r>
      <w:r w:rsidR="0031366F">
        <w:t>utility</w:t>
      </w:r>
      <w:r w:rsidR="00FB6527">
        <w:t xml:space="preserve"> while in the less severe state is </w:t>
      </w:r>
      <w:r>
        <w:t xml:space="preserve">lower </w:t>
      </w:r>
      <w:r w:rsidR="00FB6527">
        <w:t xml:space="preserve">than in the more severe state. </w:t>
      </w:r>
    </w:p>
    <w:p w:rsidR="0090309D" w:rsidRDefault="00FB6527" w:rsidP="003D2C1B">
      <w:r>
        <w:t>In this paper, we compare ten different methods for jointly simulating the PSA of two variables that we assume to be monotonically related</w:t>
      </w:r>
      <w:r w:rsidR="0090309D">
        <w:t xml:space="preserve">. These ten methods fit broadly into one of four </w:t>
      </w:r>
      <w:r w:rsidR="006A5E2C">
        <w:t>classes of method</w:t>
      </w:r>
      <w:r w:rsidR="0090309D">
        <w:t>:</w:t>
      </w:r>
    </w:p>
    <w:p w:rsidR="0090309D" w:rsidRDefault="0090309D" w:rsidP="0090309D">
      <w:pPr>
        <w:pStyle w:val="ListParagraph"/>
        <w:numPr>
          <w:ilvl w:val="0"/>
          <w:numId w:val="6"/>
        </w:numPr>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90309D">
      <w:pPr>
        <w:pStyle w:val="ListParagraph"/>
        <w:numPr>
          <w:ilvl w:val="0"/>
          <w:numId w:val="6"/>
        </w:numPr>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rsidR="00AB0860">
        <w:t xml:space="preserve"> to six</w:t>
      </w:r>
      <w:r>
        <w:t xml:space="preserve">), where draws from independent </w:t>
      </w:r>
      <w:r w:rsidR="001021E8">
        <w:t xml:space="preserve">distributions are either selectively resampled or replaced with </w:t>
      </w:r>
      <w:r w:rsidR="0031366F">
        <w:t>a value which ensures monotonicity</w:t>
      </w:r>
      <w:r w:rsidR="001021E8">
        <w:t>;</w:t>
      </w:r>
    </w:p>
    <w:p w:rsidR="001021E8" w:rsidRDefault="001021E8" w:rsidP="0090309D">
      <w:pPr>
        <w:pStyle w:val="ListParagraph"/>
        <w:numPr>
          <w:ilvl w:val="0"/>
          <w:numId w:val="6"/>
        </w:numPr>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90309D">
      <w:pPr>
        <w:pStyle w:val="ListParagraph"/>
        <w:numPr>
          <w:ilvl w:val="0"/>
          <w:numId w:val="6"/>
        </w:numPr>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9041DA" w:rsidRDefault="006A5E2C" w:rsidP="00975116">
      <w:r>
        <w:t xml:space="preserve">In this paper we compare the properties of PSA samples created by each of the ten methods. </w:t>
      </w:r>
      <w:r w:rsidR="00CF5DBC">
        <w:t xml:space="preserve">All methods use only summary statistics, sample means and standard errors, which are often the only data available to modellers. In our comparison, the summary means and standard errors are derived from </w:t>
      </w:r>
      <w:r w:rsidR="008C20E7">
        <w:t xml:space="preserve">hypothetical </w:t>
      </w:r>
      <w:r w:rsidR="00CF5DBC">
        <w:t xml:space="preserve">individual patient data reporting the </w:t>
      </w:r>
      <w:proofErr w:type="spellStart"/>
      <w:r w:rsidR="00CF5DBC">
        <w:t>HRQoL</w:t>
      </w:r>
      <w:proofErr w:type="spellEnd"/>
      <w:r w:rsidR="00CF5DBC">
        <w:t xml:space="preserve"> for thirty patients with a hypothetical disease. For each patient, we have </w:t>
      </w:r>
      <w:r w:rsidR="008C20E7">
        <w:t xml:space="preserve">produced values for </w:t>
      </w:r>
      <w:r w:rsidR="00CF5DBC">
        <w:t xml:space="preserve">their </w:t>
      </w:r>
      <w:proofErr w:type="spellStart"/>
      <w:r w:rsidR="00CF5DBC">
        <w:t>HRQoL</w:t>
      </w:r>
      <w:proofErr w:type="spellEnd"/>
      <w:r w:rsidR="00CF5DBC">
        <w:t xml:space="preserve"> in the </w:t>
      </w:r>
      <w:r w:rsidR="009041DA">
        <w:t xml:space="preserve">moderate </w:t>
      </w:r>
      <w:r w:rsidR="00CF5DBC">
        <w:t>state</w:t>
      </w:r>
      <w:r w:rsidR="009041DA">
        <w:t xml:space="preserve">, and also their </w:t>
      </w:r>
      <w:proofErr w:type="spellStart"/>
      <w:r w:rsidR="009041DA">
        <w:t>HRQoL</w:t>
      </w:r>
      <w:proofErr w:type="spellEnd"/>
      <w:r w:rsidR="009041DA">
        <w:t xml:space="preserve"> in the</w:t>
      </w:r>
      <w:r w:rsidR="00CF5DBC">
        <w:t xml:space="preserve"> </w:t>
      </w:r>
      <w:r w:rsidR="009041DA">
        <w:t>severe state. From the</w:t>
      </w:r>
      <w:r w:rsidR="008C20E7">
        <w:t xml:space="preserve"> individual patient data</w:t>
      </w:r>
      <w:r w:rsidR="009041DA">
        <w:t xml:space="preserve"> </w:t>
      </w:r>
      <w:r w:rsidR="008C20E7">
        <w:t>(</w:t>
      </w:r>
      <w:r w:rsidR="00366FEC">
        <w:t>IPD</w:t>
      </w:r>
      <w:r w:rsidR="008C20E7">
        <w:t xml:space="preserve">) </w:t>
      </w:r>
      <w:r w:rsidR="009041DA">
        <w:t xml:space="preserve">we produce 1,000 joint estimates of the mean </w:t>
      </w:r>
      <w:proofErr w:type="spellStart"/>
      <w:r w:rsidR="009041DA">
        <w:t>HRQoL</w:t>
      </w:r>
      <w:proofErr w:type="spellEnd"/>
      <w:r w:rsidR="009041DA">
        <w:t xml:space="preserve"> in the moderate state and in the severe state using a bootstrapping procedure. These bootstrapped estimates, based directly on the IPD, are the gold standard against which the estimates produced by each of the methods, which use only summary data, are compared. In general, we consider methods which produce PSA samples most similar to the bootstrapped estimates to be preferable to those which produce dissimilar PSA samples. </w:t>
      </w:r>
    </w:p>
    <w:p w:rsidR="006A5E2C" w:rsidRDefault="006A5E2C" w:rsidP="00975116">
      <w:r>
        <w:lastRenderedPageBreak/>
        <w:t xml:space="preserve">The inspiration for this paper was that we have observed authors of economic evaluations </w:t>
      </w:r>
      <w:r w:rsidR="008C20E7">
        <w:t>using naive and resampling approaches</w:t>
      </w:r>
      <w:r>
        <w:t xml:space="preserve">, which we believe are inadequate for handing monotonicity in this context.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t>
      </w:r>
      <w:r w:rsidR="0031366F">
        <w:t xml:space="preserve">where the disease has progressed to a more severe state (U2), but where utility in the less severe state (U1) has also been recorded.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9E2AE4">
        <w:fldChar w:fldCharType="begin"/>
      </w:r>
      <w:r w:rsidR="00DD41F7">
        <w:instrText xml:space="preserve"> REF _Ref338767681 \h </w:instrText>
      </w:r>
      <w:r w:rsidR="009E2AE4">
        <w:fldChar w:fldCharType="separate"/>
      </w:r>
      <w:r w:rsidR="00DD41F7">
        <w:t xml:space="preserve">Table </w:t>
      </w:r>
      <w:r w:rsidR="00DD41F7">
        <w:rPr>
          <w:noProof/>
        </w:rPr>
        <w:t>1</w:t>
      </w:r>
      <w:r w:rsidR="009E2AE4">
        <w:fldChar w:fldCharType="end"/>
      </w:r>
      <w:r w:rsidR="00DD41F7">
        <w:t xml:space="preserve">, and the corresponding scatter plot for these data are shown in </w:t>
      </w:r>
      <w:r w:rsidR="009E2AE4">
        <w:fldChar w:fldCharType="begin"/>
      </w:r>
      <w:r w:rsidR="003B2A39">
        <w:instrText xml:space="preserve"> REF _Ref323290699 \h </w:instrText>
      </w:r>
      <w:r w:rsidR="009E2AE4">
        <w:fldChar w:fldCharType="separate"/>
      </w:r>
      <w:r w:rsidR="003B2A39">
        <w:t xml:space="preserve">Figure </w:t>
      </w:r>
      <w:r w:rsidR="003B2A39">
        <w:rPr>
          <w:noProof/>
        </w:rPr>
        <w:t>1</w:t>
      </w:r>
      <w:r w:rsidR="009E2AE4">
        <w:fldChar w:fldCharType="end"/>
      </w:r>
      <w:r w:rsidR="003B2A39">
        <w:t xml:space="preserve">. </w:t>
      </w:r>
    </w:p>
    <w:p w:rsidR="0028566C" w:rsidRDefault="00DA2697" w:rsidP="0028566C">
      <w:pPr>
        <w:keepNext/>
      </w:pPr>
      <w:r>
        <w:rPr>
          <w:noProof/>
        </w:rPr>
        <w:drawing>
          <wp:inline distT="0" distB="0" distL="0" distR="0">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300174" cy="4293704"/>
                    </a:xfrm>
                    <a:prstGeom prst="rect">
                      <a:avLst/>
                    </a:prstGeom>
                  </pic:spPr>
                </pic:pic>
              </a:graphicData>
            </a:graphic>
          </wp:inline>
        </w:drawing>
      </w:r>
    </w:p>
    <w:p w:rsidR="0028566C" w:rsidRDefault="0028566C" w:rsidP="0028566C">
      <w:pPr>
        <w:pStyle w:val="Caption"/>
      </w:pPr>
      <w:bookmarkStart w:id="0" w:name="_Ref323290699"/>
      <w:r>
        <w:t xml:space="preserve">Figure </w:t>
      </w:r>
      <w:fldSimple w:instr=" SEQ Figure \* ARABIC ">
        <w:r w:rsidR="001463F3">
          <w:rPr>
            <w:noProof/>
          </w:rPr>
          <w:t>1</w:t>
        </w:r>
      </w:fldSimple>
      <w:bookmarkEnd w:id="0"/>
      <w:r>
        <w:t xml:space="preserve"> A plot of the simulated individual patient data</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w:t>
      </w:r>
      <w:r w:rsidR="0028566C">
        <w:t>IPD</w:t>
      </w:r>
      <w:r w:rsidR="008C6FB9">
        <w:t xml:space="preserve">, and for each resample calculating the mean values of U1 and U2 produced. Doing this 1,000 times produced the data </w:t>
      </w:r>
      <w:r>
        <w:t xml:space="preserve">shown in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lastRenderedPageBreak/>
        <w:t xml:space="preserve">We can see that the two parameters are monotonically related, as no estimate of U1 is less than the corresponding estimate of U2, and </w:t>
      </w:r>
      <w:r w:rsidR="0031366F">
        <w:t xml:space="preserve">all values are below </w:t>
      </w:r>
      <w:r>
        <w:t xml:space="preserve">the diagonal line. </w:t>
      </w:r>
      <w:r w:rsidR="008C6FB9">
        <w:t xml:space="preserve">We can </w:t>
      </w:r>
      <w:r>
        <w:t xml:space="preserve">also </w:t>
      </w:r>
      <w:r w:rsidR="008C6FB9">
        <w:t xml:space="preserve">see that </w:t>
      </w:r>
      <w:r>
        <w:t>though the two</w:t>
      </w:r>
      <w:r w:rsidR="0028566C">
        <w:t xml:space="preserve"> means are strongly</w:t>
      </w:r>
      <w:r w:rsidR="008C20E7">
        <w:t xml:space="preserve"> but not perfectly</w:t>
      </w:r>
      <w:r w:rsidR="0028566C">
        <w:t xml:space="preserve"> correlated (r= 0.97)</w:t>
      </w:r>
      <w:r>
        <w:t>. Because of this, there is some variability in the differences between the two estimates, U1 – U2. This shows that simply adding E(U1) – E(U2), i.e. 0.60</w:t>
      </w:r>
      <w:r w:rsidR="00084D3F">
        <w:t>0</w:t>
      </w:r>
      <w:r>
        <w:t xml:space="preserve"> – 0.5</w:t>
      </w:r>
      <w:r w:rsidR="00084D3F">
        <w:t>42</w:t>
      </w:r>
      <w:r>
        <w:t xml:space="preserve"> = 0.05</w:t>
      </w:r>
      <w:r w:rsidR="00084D3F">
        <w:t>8</w:t>
      </w:r>
      <w:r>
        <w:t>, onto the PSA estimates of U2 to producing corresponding PSA estimates of U1 would not be correct, as it would not accurately represent the uncertainty in the differences between U1 and U2.</w:t>
      </w:r>
    </w:p>
    <w:p w:rsidR="00DD41F7" w:rsidRDefault="00707C32" w:rsidP="00DD41F7">
      <w:pPr>
        <w:keepNext/>
      </w:pPr>
      <w:r>
        <w:rPr>
          <w:noProof/>
        </w:rPr>
        <w:drawing>
          <wp:inline distT="0" distB="0" distL="0" distR="0">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172762" cy="4166484"/>
                    </a:xfrm>
                    <a:prstGeom prst="rect">
                      <a:avLst/>
                    </a:prstGeom>
                  </pic:spPr>
                </pic:pic>
              </a:graphicData>
            </a:graphic>
          </wp:inline>
        </w:drawing>
      </w:r>
    </w:p>
    <w:p w:rsidR="00DD41F7" w:rsidRDefault="00DD41F7" w:rsidP="00DD41F7">
      <w:pPr>
        <w:pStyle w:val="Caption"/>
      </w:pPr>
      <w:bookmarkStart w:id="1" w:name="_Ref338767895"/>
      <w:r>
        <w:t xml:space="preserve">Figure </w:t>
      </w:r>
      <w:r w:rsidR="009E2AE4">
        <w:fldChar w:fldCharType="begin"/>
      </w:r>
      <w:r>
        <w:instrText xml:space="preserve"> SEQ Figure \* ARABIC </w:instrText>
      </w:r>
      <w:r w:rsidR="009E2AE4">
        <w:fldChar w:fldCharType="separate"/>
      </w:r>
      <w:r w:rsidR="001463F3">
        <w:rPr>
          <w:noProof/>
        </w:rPr>
        <w:t>2</w:t>
      </w:r>
      <w:r w:rsidR="009E2AE4">
        <w:fldChar w:fldCharType="end"/>
      </w:r>
      <w:bookmarkEnd w:id="1"/>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E2AE4">
        <w:fldChar w:fldCharType="begin"/>
      </w:r>
      <w:r>
        <w:instrText xml:space="preserve"> REF _Ref323290936 \h </w:instrText>
      </w:r>
      <w:r w:rsidR="009E2AE4">
        <w:fldChar w:fldCharType="separate"/>
      </w:r>
      <w:r>
        <w:t xml:space="preserve">Table </w:t>
      </w:r>
      <w:r>
        <w:rPr>
          <w:noProof/>
        </w:rPr>
        <w:t>2</w:t>
      </w:r>
      <w:r w:rsidR="009E2AE4">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r w:rsidR="008C20E7">
              <w:t>0</w:t>
            </w:r>
          </w:p>
        </w:tc>
        <w:tc>
          <w:tcPr>
            <w:tcW w:w="1559" w:type="dxa"/>
          </w:tcPr>
          <w:p w:rsidR="00900EF8" w:rsidRDefault="00900EF8" w:rsidP="00707C32">
            <w:r>
              <w:t>0</w:t>
            </w:r>
            <w:r w:rsidR="00707C32">
              <w:t>.542</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707C32">
            <w:pPr>
              <w:keepNext/>
            </w:pPr>
            <w:r>
              <w:t>0.</w:t>
            </w:r>
            <w:r w:rsidR="00707C32">
              <w:t>494</w:t>
            </w:r>
            <w:r>
              <w:t xml:space="preserve"> to 0.59</w:t>
            </w:r>
            <w:r w:rsidR="00707C32">
              <w:t>0</w:t>
            </w:r>
          </w:p>
        </w:tc>
      </w:tr>
    </w:tbl>
    <w:p w:rsidR="00900EF8" w:rsidRDefault="00900EF8" w:rsidP="00900EF8">
      <w:pPr>
        <w:pStyle w:val="Caption"/>
      </w:pPr>
      <w:bookmarkStart w:id="2" w:name="_Ref323290936"/>
      <w:r>
        <w:t xml:space="preserve">Table </w:t>
      </w:r>
      <w:r w:rsidR="009E2AE4">
        <w:fldChar w:fldCharType="begin"/>
      </w:r>
      <w:r w:rsidR="00100A52">
        <w:instrText xml:space="preserve"> SEQ Table \* ARABIC </w:instrText>
      </w:r>
      <w:r w:rsidR="009E2AE4">
        <w:fldChar w:fldCharType="separate"/>
      </w:r>
      <w:r w:rsidR="000444A0">
        <w:rPr>
          <w:noProof/>
        </w:rPr>
        <w:t>1</w:t>
      </w:r>
      <w:r w:rsidR="009E2AE4">
        <w:rPr>
          <w:noProof/>
        </w:rPr>
        <w:fldChar w:fldCharType="end"/>
      </w:r>
      <w:bookmarkEnd w:id="2"/>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cstheme="minorHAnsi"/>
        </w:rPr>
      </w:pPr>
      <w:r>
        <w:t xml:space="preserve">When modellers are generating multiple estimates for </w:t>
      </w:r>
      <w:r w:rsidR="0028566C">
        <w:t xml:space="preserve">use </w:t>
      </w:r>
      <w:r>
        <w:t xml:space="preserve">within </w:t>
      </w:r>
      <w:r w:rsidR="003E132B">
        <w:t xml:space="preserve">PSA </w:t>
      </w:r>
      <w:r>
        <w:t xml:space="preserve">using these summary data, the key monotonicity condition that must hold is that an estimate of U2 should always be equal to or </w:t>
      </w:r>
      <w:r w:rsidR="00BE3F5D">
        <w:lastRenderedPageBreak/>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 where M is the total number of PSA samples.</w:t>
      </w:r>
      <w:r w:rsidR="00131B0D">
        <w:rPr>
          <w:rFonts w:cstheme="minorHAnsi"/>
        </w:rPr>
        <w:t xml:space="preserve"> </w:t>
      </w:r>
      <w:r w:rsidR="00E2131D">
        <w:rPr>
          <w:rFonts w:cstheme="minorHAnsi"/>
        </w:rPr>
        <w:t xml:space="preserve">If 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sidR="00131B0D">
        <w:rPr>
          <w:rFonts w:cstheme="minorHAnsi"/>
        </w:rPr>
        <w:t>.</w:t>
      </w:r>
    </w:p>
    <w:p w:rsidR="00430AB7" w:rsidRDefault="003B2A39" w:rsidP="00430AB7">
      <w:pPr>
        <w:pStyle w:val="Heading3"/>
      </w:pPr>
      <w:r>
        <w:t xml:space="preserve">The </w:t>
      </w:r>
      <w:r w:rsidR="001D7B8E">
        <w:t>T</w:t>
      </w:r>
      <w:r>
        <w:t xml:space="preserve">en </w:t>
      </w:r>
      <w:r w:rsidR="00A53CD0">
        <w:t>Methods</w:t>
      </w:r>
    </w:p>
    <w:p w:rsidR="00024205" w:rsidRDefault="009143A3" w:rsidP="00131B0D">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r w:rsidR="009E2AE4">
        <w:fldChar w:fldCharType="begin"/>
      </w:r>
      <w:r w:rsidR="000444A0">
        <w:instrText xml:space="preserve"> REF _Ref323290936 \h </w:instrText>
      </w:r>
      <w:r w:rsidR="009E2AE4">
        <w:fldChar w:fldCharType="separate"/>
      </w:r>
      <w:r w:rsidR="000444A0">
        <w:t xml:space="preserve">Table </w:t>
      </w:r>
      <w:r w:rsidR="000444A0">
        <w:rPr>
          <w:noProof/>
        </w:rPr>
        <w:t>1</w:t>
      </w:r>
      <w:r w:rsidR="009E2AE4">
        <w:fldChar w:fldCharType="end"/>
      </w:r>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w:proofErr w:type="gramEnd"/>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p>
    <w:p w:rsidR="006B236F" w:rsidRDefault="00AB0860" w:rsidP="00131B0D">
      <w:r>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86407B">
        <w:instrText>ADDIN CSL_CITATION { "citationItems" : [ { "id" : "ITEM-1", "itemData" : { "author" : [ { "family" : "R Development Core Team", "given"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R Development Core Team, 2011)" }, "properties" : { "noteIndex" : 0 }, "schema" : "https://github.com/citation-style-language/schema/raw/master/csl-citation.json" }</w:instrText>
      </w:r>
      <w:r w:rsidR="009E2AE4">
        <w:fldChar w:fldCharType="separate"/>
      </w:r>
      <w:r w:rsidR="0086407B" w:rsidRPr="0086407B">
        <w:rPr>
          <w:noProof/>
        </w:rPr>
        <w:t>(R Development Core Team, 2011)</w:t>
      </w:r>
      <w:r w:rsidR="009E2AE4">
        <w:fldChar w:fldCharType="end"/>
      </w:r>
      <w:r w:rsidR="0086407B">
        <w:t xml:space="preserve"> </w:t>
      </w:r>
      <w:r w:rsidR="006B236F">
        <w:t>The R code, includ</w:t>
      </w:r>
      <w:r w:rsidR="0086407B">
        <w:t xml:space="preserve">ing annotations, is presented </w:t>
      </w:r>
      <w:r w:rsidR="008C20E7">
        <w:t xml:space="preserve">in </w:t>
      </w:r>
      <w:r w:rsidR="0086407B">
        <w:t xml:space="preserve">the appendix.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CF35A2">
            <w:pPr>
              <w:rPr>
                <w:b/>
              </w:rPr>
            </w:pPr>
            <w:r>
              <w:rPr>
                <w:b/>
              </w:rPr>
              <w:t>Class</w:t>
            </w:r>
          </w:p>
        </w:tc>
        <w:tc>
          <w:tcPr>
            <w:tcW w:w="1390" w:type="dxa"/>
          </w:tcPr>
          <w:p w:rsidR="00A86571" w:rsidRPr="00284FC4" w:rsidRDefault="00A86571" w:rsidP="00CF35A2">
            <w:pPr>
              <w:rPr>
                <w:b/>
              </w:rPr>
            </w:pPr>
            <w:r w:rsidRPr="00284FC4">
              <w:rPr>
                <w:b/>
              </w:rPr>
              <w:t>Method Number</w:t>
            </w:r>
          </w:p>
        </w:tc>
        <w:tc>
          <w:tcPr>
            <w:tcW w:w="1417" w:type="dxa"/>
          </w:tcPr>
          <w:p w:rsidR="00A86571" w:rsidRPr="00284FC4" w:rsidRDefault="00A86571" w:rsidP="00131B0D">
            <w:pPr>
              <w:rPr>
                <w:b/>
              </w:rPr>
            </w:pPr>
            <w:r>
              <w:rPr>
                <w:b/>
              </w:rPr>
              <w:t>Name</w:t>
            </w:r>
          </w:p>
        </w:tc>
        <w:tc>
          <w:tcPr>
            <w:tcW w:w="5084" w:type="dxa"/>
          </w:tcPr>
          <w:p w:rsidR="00A86571" w:rsidRPr="00284FC4" w:rsidRDefault="00A86571" w:rsidP="00131B0D">
            <w:pPr>
              <w:rPr>
                <w:b/>
              </w:rPr>
            </w:pPr>
            <w:r w:rsidRPr="00284FC4">
              <w:rPr>
                <w:b/>
              </w:rPr>
              <w:t>Method Description</w:t>
            </w:r>
          </w:p>
        </w:tc>
      </w:tr>
      <w:tr w:rsidR="00A86571" w:rsidTr="00A86571">
        <w:tc>
          <w:tcPr>
            <w:tcW w:w="1351" w:type="dxa"/>
            <w:vMerge w:val="restart"/>
          </w:tcPr>
          <w:p w:rsidR="00A86571" w:rsidRDefault="00A86571" w:rsidP="00A86571">
            <w:r>
              <w:t>Naïve Methods</w:t>
            </w:r>
          </w:p>
        </w:tc>
        <w:tc>
          <w:tcPr>
            <w:tcW w:w="1390" w:type="dxa"/>
          </w:tcPr>
          <w:p w:rsidR="00A86571" w:rsidRDefault="00A86571" w:rsidP="00131B0D">
            <w:r>
              <w:t>1</w:t>
            </w:r>
          </w:p>
        </w:tc>
        <w:tc>
          <w:tcPr>
            <w:tcW w:w="1417" w:type="dxa"/>
          </w:tcPr>
          <w:p w:rsidR="00A86571" w:rsidRDefault="00A86571" w:rsidP="00BE3F5D">
            <w:r>
              <w:t>Independent Sampling</w:t>
            </w:r>
          </w:p>
        </w:tc>
        <w:tc>
          <w:tcPr>
            <w:tcW w:w="5084" w:type="dxa"/>
          </w:tcPr>
          <w:p w:rsidR="00A86571" w:rsidRDefault="00A86571" w:rsidP="008C20E7">
            <w:r>
              <w:t>For each of the PSA runs, take one draw from U1 and one draw from U2 independently (i.e. assume no covariance between U1 and U2)</w:t>
            </w:r>
          </w:p>
        </w:tc>
      </w:tr>
      <w:tr w:rsidR="00A86571" w:rsidTr="00A86571">
        <w:tc>
          <w:tcPr>
            <w:tcW w:w="1351" w:type="dxa"/>
            <w:vMerge/>
          </w:tcPr>
          <w:p w:rsidR="00A86571" w:rsidRDefault="00A86571" w:rsidP="00131B0D"/>
        </w:tc>
        <w:tc>
          <w:tcPr>
            <w:tcW w:w="1390" w:type="dxa"/>
          </w:tcPr>
          <w:p w:rsidR="00A86571" w:rsidRDefault="00A86571" w:rsidP="00131B0D">
            <w:r>
              <w:t>2</w:t>
            </w:r>
          </w:p>
        </w:tc>
        <w:tc>
          <w:tcPr>
            <w:tcW w:w="1417" w:type="dxa"/>
          </w:tcPr>
          <w:p w:rsidR="00A86571" w:rsidRDefault="00A86571" w:rsidP="00BE3F5D">
            <w:proofErr w:type="spellStart"/>
            <w:r>
              <w:t>Quantile</w:t>
            </w:r>
            <w:proofErr w:type="spellEnd"/>
            <w:r>
              <w:t xml:space="preserve"> Matching/</w:t>
            </w:r>
          </w:p>
          <w:p w:rsidR="00A86571" w:rsidRDefault="00A86571" w:rsidP="00BE3F5D">
            <w:r>
              <w:t>Number Seed Recycling</w:t>
            </w:r>
          </w:p>
        </w:tc>
        <w:tc>
          <w:tcPr>
            <w:tcW w:w="5084" w:type="dxa"/>
          </w:tcPr>
          <w:p w:rsidR="00A86571" w:rsidRDefault="00A86571" w:rsidP="008C20E7">
            <w:r>
              <w:t xml:space="preserve">For each of the PSA runs, use the same random number seed when drawing a sample from U2 and U1. (This is equivalent to selecting the same </w:t>
            </w:r>
            <w:proofErr w:type="spellStart"/>
            <w:r>
              <w:t>quantile</w:t>
            </w:r>
            <w:proofErr w:type="spellEnd"/>
            <w:r>
              <w:t xml:space="preserve"> from both distributions.)</w:t>
            </w:r>
          </w:p>
        </w:tc>
      </w:tr>
      <w:tr w:rsidR="00A86571" w:rsidTr="00A86571">
        <w:tc>
          <w:tcPr>
            <w:tcW w:w="1351" w:type="dxa"/>
            <w:vMerge w:val="restart"/>
          </w:tcPr>
          <w:p w:rsidR="00A86571" w:rsidRDefault="00A86571" w:rsidP="00131B0D">
            <w:r>
              <w:t>Resampling and replacement methods</w:t>
            </w:r>
            <w:r w:rsidR="00AB0860">
              <w:t>†</w:t>
            </w:r>
          </w:p>
        </w:tc>
        <w:tc>
          <w:tcPr>
            <w:tcW w:w="1390" w:type="dxa"/>
          </w:tcPr>
          <w:p w:rsidR="00A86571" w:rsidRDefault="00A86571" w:rsidP="00131B0D">
            <w:r>
              <w:t>3</w:t>
            </w:r>
          </w:p>
        </w:tc>
        <w:tc>
          <w:tcPr>
            <w:tcW w:w="1417" w:type="dxa"/>
          </w:tcPr>
          <w:p w:rsidR="00A86571" w:rsidRDefault="00A86571" w:rsidP="00BE3F5D">
            <w:r>
              <w:t>Upward Replacement</w:t>
            </w:r>
          </w:p>
        </w:tc>
        <w:tc>
          <w:tcPr>
            <w:tcW w:w="5084" w:type="dxa"/>
          </w:tcPr>
          <w:p w:rsidR="00A86571" w:rsidRDefault="00A86571" w:rsidP="00464BEF">
            <w:r>
              <w:t>For each of the PSA runs:</w:t>
            </w:r>
          </w:p>
          <w:p w:rsidR="00A86571" w:rsidRDefault="00A86571" w:rsidP="00464BEF">
            <w:r>
              <w:t>Stage 1: draw a sample from U2</w:t>
            </w:r>
          </w:p>
          <w:p w:rsidR="00A86571" w:rsidRDefault="00A86571" w:rsidP="00464BEF">
            <w:r>
              <w:t xml:space="preserve">Stage 2: draw a sample from U1 </w:t>
            </w:r>
          </w:p>
          <w:p w:rsidR="00A86571" w:rsidRDefault="00A86571" w:rsidP="00BE3F5D">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131B0D"/>
        </w:tc>
        <w:tc>
          <w:tcPr>
            <w:tcW w:w="1390" w:type="dxa"/>
          </w:tcPr>
          <w:p w:rsidR="00A86571" w:rsidRDefault="00A86571" w:rsidP="00131B0D">
            <w:r>
              <w:t>4</w:t>
            </w:r>
          </w:p>
        </w:tc>
        <w:tc>
          <w:tcPr>
            <w:tcW w:w="1417" w:type="dxa"/>
          </w:tcPr>
          <w:p w:rsidR="00A86571" w:rsidRDefault="00A86571" w:rsidP="00BE3F5D">
            <w:r>
              <w:t>Downward Replacement</w:t>
            </w:r>
          </w:p>
        </w:tc>
        <w:tc>
          <w:tcPr>
            <w:tcW w:w="5084" w:type="dxa"/>
          </w:tcPr>
          <w:p w:rsidR="00A86571" w:rsidRDefault="00A86571" w:rsidP="00BE3F5D">
            <w:r>
              <w:t>For each of the PSA runs:</w:t>
            </w:r>
          </w:p>
          <w:p w:rsidR="00A86571" w:rsidRDefault="00A86571" w:rsidP="00464BEF">
            <w:r>
              <w:t>Stage 1: draw a sample from U1</w:t>
            </w:r>
          </w:p>
          <w:p w:rsidR="00A86571" w:rsidRDefault="00A86571" w:rsidP="00464BEF">
            <w:r>
              <w:t xml:space="preserve">Stage 2: draw a sample from U2. </w:t>
            </w:r>
          </w:p>
          <w:p w:rsidR="00A86571" w:rsidRDefault="00A86571" w:rsidP="00464BEF">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131B0D"/>
        </w:tc>
        <w:tc>
          <w:tcPr>
            <w:tcW w:w="1390" w:type="dxa"/>
          </w:tcPr>
          <w:p w:rsidR="00A86571" w:rsidRDefault="00A86571" w:rsidP="00131B0D">
            <w:r>
              <w:t>5</w:t>
            </w:r>
          </w:p>
        </w:tc>
        <w:tc>
          <w:tcPr>
            <w:tcW w:w="1417" w:type="dxa"/>
          </w:tcPr>
          <w:p w:rsidR="00A86571" w:rsidRDefault="00A86571" w:rsidP="00BE3F5D">
            <w:r>
              <w:t>Upward Resampling</w:t>
            </w:r>
          </w:p>
        </w:tc>
        <w:tc>
          <w:tcPr>
            <w:tcW w:w="5084" w:type="dxa"/>
            <w:tcBorders>
              <w:right w:val="single" w:sz="4" w:space="0" w:color="auto"/>
            </w:tcBorders>
          </w:tcPr>
          <w:p w:rsidR="00A86571" w:rsidRDefault="00A86571" w:rsidP="00131B0D">
            <w:r>
              <w:t xml:space="preserve">For each of the PSA runs: </w:t>
            </w:r>
          </w:p>
          <w:p w:rsidR="00A86571" w:rsidRDefault="00A86571" w:rsidP="00131B0D">
            <w:r>
              <w:t xml:space="preserve">Stage 1: draw first from U1. </w:t>
            </w:r>
          </w:p>
          <w:p w:rsidR="00A86571" w:rsidRDefault="00A86571" w:rsidP="00257BA1">
            <w:r>
              <w:t xml:space="preserve">Stage 2: draw from U2. </w:t>
            </w:r>
          </w:p>
          <w:p w:rsidR="00A86571" w:rsidRDefault="00A86571" w:rsidP="00257BA1">
            <w:r>
              <w:t>Stage 3: Check if the value of U1 is less than U2. If it is, then go back to Stage 2 (i.e. resample). If not, then stop.</w:t>
            </w:r>
          </w:p>
        </w:tc>
      </w:tr>
      <w:tr w:rsidR="00A86571" w:rsidTr="00A86571">
        <w:tc>
          <w:tcPr>
            <w:tcW w:w="1351" w:type="dxa"/>
            <w:vMerge/>
          </w:tcPr>
          <w:p w:rsidR="00A86571" w:rsidRDefault="00A86571" w:rsidP="00131B0D"/>
        </w:tc>
        <w:tc>
          <w:tcPr>
            <w:tcW w:w="1390" w:type="dxa"/>
          </w:tcPr>
          <w:p w:rsidR="00A86571" w:rsidRDefault="00A86571" w:rsidP="00131B0D">
            <w:r>
              <w:t>6</w:t>
            </w:r>
          </w:p>
        </w:tc>
        <w:tc>
          <w:tcPr>
            <w:tcW w:w="1417" w:type="dxa"/>
          </w:tcPr>
          <w:p w:rsidR="00A86571" w:rsidRDefault="00A86571" w:rsidP="00BE3F5D">
            <w:r>
              <w:t>Downward Resampling</w:t>
            </w:r>
          </w:p>
        </w:tc>
        <w:tc>
          <w:tcPr>
            <w:tcW w:w="5084" w:type="dxa"/>
          </w:tcPr>
          <w:p w:rsidR="00A86571" w:rsidRDefault="00A86571" w:rsidP="00257BA1">
            <w:r>
              <w:t xml:space="preserve">For each of the PSA runs: </w:t>
            </w:r>
          </w:p>
          <w:p w:rsidR="00A86571" w:rsidRDefault="00A86571" w:rsidP="00257BA1">
            <w:r>
              <w:t xml:space="preserve">Stage 1: draw first from U2. </w:t>
            </w:r>
          </w:p>
          <w:p w:rsidR="00A86571" w:rsidRDefault="00A86571" w:rsidP="00257BA1">
            <w:r>
              <w:lastRenderedPageBreak/>
              <w:t xml:space="preserve">Stage 2: draw from U1. </w:t>
            </w:r>
          </w:p>
          <w:p w:rsidR="00A86571" w:rsidRDefault="00A86571" w:rsidP="00257BA1">
            <w:r>
              <w:t>Stage 3: Check if the value of U2 is greater than U1. If it is, then go back to Stage 2 (i.e. resample). If not, then stop.</w:t>
            </w:r>
          </w:p>
        </w:tc>
      </w:tr>
      <w:tr w:rsidR="00A86571" w:rsidTr="00A86571">
        <w:tc>
          <w:tcPr>
            <w:tcW w:w="1351" w:type="dxa"/>
            <w:vMerge w:val="restart"/>
          </w:tcPr>
          <w:p w:rsidR="00A86571" w:rsidRDefault="00A86571" w:rsidP="00131B0D">
            <w:r>
              <w:lastRenderedPageBreak/>
              <w:t>Multivariate model methods</w:t>
            </w:r>
          </w:p>
        </w:tc>
        <w:tc>
          <w:tcPr>
            <w:tcW w:w="1390" w:type="dxa"/>
          </w:tcPr>
          <w:p w:rsidR="00A86571" w:rsidRDefault="00A86571" w:rsidP="00131B0D">
            <w:r>
              <w:t>7</w:t>
            </w:r>
          </w:p>
        </w:tc>
        <w:tc>
          <w:tcPr>
            <w:tcW w:w="1417" w:type="dxa"/>
          </w:tcPr>
          <w:p w:rsidR="00A86571" w:rsidRDefault="00A86571" w:rsidP="00BE3F5D">
            <w:r>
              <w:t>AIVM Covariance</w:t>
            </w:r>
          </w:p>
        </w:tc>
        <w:tc>
          <w:tcPr>
            <w:tcW w:w="5084" w:type="dxa"/>
          </w:tcPr>
          <w:p w:rsidR="00A86571" w:rsidRDefault="00A86571" w:rsidP="00131B0D">
            <w:r>
              <w:t>Assume that the covariance between U1 and U2 is equal to the average of the individual variances of the means (AIVM) of U1 and U2.</w:t>
            </w:r>
          </w:p>
          <w:p w:rsidR="00A86571" w:rsidRDefault="00A86571" w:rsidP="00257BA1">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131B0D"/>
        </w:tc>
        <w:tc>
          <w:tcPr>
            <w:tcW w:w="1390" w:type="dxa"/>
          </w:tcPr>
          <w:p w:rsidR="00A86571" w:rsidRDefault="00A86571" w:rsidP="00131B0D">
            <w:r>
              <w:t>8</w:t>
            </w:r>
          </w:p>
        </w:tc>
        <w:tc>
          <w:tcPr>
            <w:tcW w:w="1417" w:type="dxa"/>
          </w:tcPr>
          <w:p w:rsidR="00A86571" w:rsidRDefault="00A86571" w:rsidP="00573694">
            <w:r>
              <w:t>Lower Bounded Covariance Retrofitting</w:t>
            </w:r>
          </w:p>
        </w:tc>
        <w:tc>
          <w:tcPr>
            <w:tcW w:w="5084" w:type="dxa"/>
          </w:tcPr>
          <w:p w:rsidR="00A86571" w:rsidRDefault="00A86571" w:rsidP="00131B0D">
            <w:r>
              <w:t>Select the minimum value of a covariance between U1 and U2 such that the two following conditions are met:</w:t>
            </w:r>
          </w:p>
          <w:p w:rsidR="00A86571" w:rsidRDefault="00A86571" w:rsidP="00131B0D">
            <w:r>
              <w:t>Condition 1: U1 – U2 &gt; 0 for all PSA runs.</w:t>
            </w:r>
          </w:p>
          <w:p w:rsidR="00A86571" w:rsidRDefault="00A86571" w:rsidP="00131B0D">
            <w:r>
              <w:t xml:space="preserve">Condition 2: The covariance between U1 and U2 is greater than AIVM.  </w:t>
            </w:r>
          </w:p>
          <w:p w:rsidR="00A86571" w:rsidRDefault="00A86571" w:rsidP="002C422F">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131B0D"/>
        </w:tc>
        <w:tc>
          <w:tcPr>
            <w:tcW w:w="1390" w:type="dxa"/>
          </w:tcPr>
          <w:p w:rsidR="00A86571" w:rsidRDefault="00A86571" w:rsidP="00131B0D">
            <w:r>
              <w:t>9</w:t>
            </w:r>
          </w:p>
        </w:tc>
        <w:tc>
          <w:tcPr>
            <w:tcW w:w="1417" w:type="dxa"/>
          </w:tcPr>
          <w:p w:rsidR="00A86571" w:rsidRDefault="00A86571" w:rsidP="00BE3F5D">
            <w:r>
              <w:t>Upper Bounded</w:t>
            </w:r>
          </w:p>
          <w:p w:rsidR="00A86571" w:rsidRDefault="00A86571" w:rsidP="00BE3F5D">
            <w:r>
              <w:t>Covariance Retrofitting</w:t>
            </w:r>
          </w:p>
        </w:tc>
        <w:tc>
          <w:tcPr>
            <w:tcW w:w="5084" w:type="dxa"/>
          </w:tcPr>
          <w:p w:rsidR="00A86571" w:rsidRDefault="00A86571" w:rsidP="00257BA1">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131B0D">
            <w:r>
              <w:t>Difference model methods</w:t>
            </w:r>
            <w:r w:rsidR="00AB0860">
              <w:t xml:space="preserve"> †</w:t>
            </w:r>
          </w:p>
        </w:tc>
        <w:tc>
          <w:tcPr>
            <w:tcW w:w="1390" w:type="dxa"/>
          </w:tcPr>
          <w:p w:rsidR="00A86571" w:rsidRDefault="00A86571" w:rsidP="00131B0D">
            <w:r>
              <w:t>10</w:t>
            </w:r>
          </w:p>
        </w:tc>
        <w:tc>
          <w:tcPr>
            <w:tcW w:w="1417" w:type="dxa"/>
          </w:tcPr>
          <w:p w:rsidR="00A86571" w:rsidRDefault="00A86571" w:rsidP="00BE3F5D">
            <w:r>
              <w:t>Beta Distribution Difference Modelling</w:t>
            </w:r>
          </w:p>
        </w:tc>
        <w:tc>
          <w:tcPr>
            <w:tcW w:w="5084" w:type="dxa"/>
          </w:tcPr>
          <w:p w:rsidR="006F0B1D" w:rsidRPr="006F0B1D" w:rsidRDefault="006F0B1D" w:rsidP="009D2079">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p>
          <w:p w:rsidR="009D2079" w:rsidRDefault="009D2079" w:rsidP="009D2079">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9D2079">
            <w:pPr>
              <w:keepNext/>
              <w:rPr>
                <w:rFonts w:cstheme="minorHAnsi"/>
              </w:rPr>
            </w:pPr>
            <w:r>
              <w:rPr>
                <w:rFonts w:cstheme="minorHAnsi"/>
              </w:rPr>
              <w:t>Stage 2: Draw Δ from the beta distribution.</w:t>
            </w:r>
          </w:p>
          <w:p w:rsidR="009D2079" w:rsidRDefault="009D2079" w:rsidP="009D2079">
            <w:pPr>
              <w:keepNext/>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9D2079">
            <w:pPr>
              <w:keepNext/>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9D2079">
            <w:pPr>
              <w:keepNext/>
              <w:rPr>
                <w:rFonts w:cstheme="minorHAnsi"/>
              </w:rPr>
            </w:pPr>
          </w:p>
          <w:p w:rsidR="006F0B1D" w:rsidRPr="006F0B1D" w:rsidRDefault="006F0B1D" w:rsidP="006F0B1D">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r>
              <w:rPr>
                <w:rFonts w:cstheme="minorHAnsi"/>
              </w:rPr>
              <w:t>.</w:t>
            </w:r>
          </w:p>
          <w:p w:rsidR="006F0B1D" w:rsidRDefault="006F0B1D" w:rsidP="006F0B1D">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lastRenderedPageBreak/>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6F0B1D">
            <w:pPr>
              <w:keepNext/>
              <w:rPr>
                <w:rFonts w:cstheme="minorHAnsi"/>
              </w:rPr>
            </w:pPr>
            <w:r>
              <w:rPr>
                <w:rFonts w:cstheme="minorHAnsi"/>
              </w:rPr>
              <w:t>Stage 2: Draw Δ from the beta distribution.</w:t>
            </w:r>
          </w:p>
          <w:p w:rsidR="006F0B1D" w:rsidRDefault="006F0B1D" w:rsidP="006F0B1D">
            <w:pPr>
              <w:keepNext/>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6F0B1D">
            <w:pPr>
              <w:keepNext/>
              <w:rPr>
                <w:rFonts w:cstheme="minorHAnsi"/>
              </w:rPr>
            </w:pPr>
            <w:r>
              <w:rPr>
                <w:rFonts w:cstheme="minorHAnsi"/>
              </w:rPr>
              <w:t>Stage 4: Samples of U1 is calculated using samples of U2 plus samples of Δ.</w:t>
            </w:r>
          </w:p>
          <w:p w:rsidR="009D2079" w:rsidRPr="009D2079" w:rsidRDefault="009D2079" w:rsidP="009D2079">
            <w:pPr>
              <w:keepNext/>
              <w:rPr>
                <w:rFonts w:cstheme="minorHAnsi"/>
                <w:vertAlign w:val="subscript"/>
                <w:lang w:eastAsia="zh-CN"/>
              </w:rPr>
            </w:pPr>
          </w:p>
        </w:tc>
      </w:tr>
    </w:tbl>
    <w:p w:rsidR="00131B0D" w:rsidRDefault="00131B0D" w:rsidP="00131B0D">
      <w:pPr>
        <w:pStyle w:val="Caption"/>
      </w:pPr>
      <w:bookmarkStart w:id="3" w:name="_Ref323291518"/>
      <w:r>
        <w:lastRenderedPageBreak/>
        <w:t xml:space="preserve">Table </w:t>
      </w:r>
      <w:r w:rsidR="009E2AE4">
        <w:fldChar w:fldCharType="begin"/>
      </w:r>
      <w:r w:rsidR="00100A52">
        <w:instrText xml:space="preserve"> SEQ Table \* ARABIC </w:instrText>
      </w:r>
      <w:r w:rsidR="009E2AE4">
        <w:fldChar w:fldCharType="separate"/>
      </w:r>
      <w:r w:rsidR="000444A0">
        <w:rPr>
          <w:noProof/>
        </w:rPr>
        <w:t>2</w:t>
      </w:r>
      <w:r w:rsidR="009E2AE4">
        <w:rPr>
          <w:noProof/>
        </w:rPr>
        <w:fldChar w:fldCharType="end"/>
      </w:r>
      <w:bookmarkEnd w:id="3"/>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A53CD0" w:rsidP="0030364B">
      <w:pPr>
        <w:pStyle w:val="Heading3"/>
      </w:pPr>
      <w:r>
        <w:t>Naïve methods</w:t>
      </w:r>
    </w:p>
    <w:p w:rsidR="0030364B" w:rsidRDefault="00A53CD0" w:rsidP="00A53CD0">
      <w:r>
        <w:t xml:space="preserve">Methods one and two are both simple. Method </w:t>
      </w:r>
      <w:r w:rsidR="00EF2C9A">
        <w:t>one</w:t>
      </w:r>
      <w:r>
        <w:t xml:space="preserve">, independent sampling, is the simplest method of all, and does not take the monotonicity condition into account at all. Nevertheless, in cases where the means of U1 and U2 are far apart and the standard errors of both parameters are small, this method may still produce PSA values which do not violate the monotonicity assumption. With the data considered here, however, this is not the case, and so the approach is liable to </w:t>
      </w:r>
      <w:r w:rsidR="006B236F">
        <w:t xml:space="preserve">produce erroneous samples. Method </w:t>
      </w:r>
      <w:r w:rsidR="00EF2C9A">
        <w:t>two</w:t>
      </w:r>
      <w:r w:rsidR="006B236F">
        <w:t xml:space="preserve"> </w:t>
      </w:r>
      <w:r w:rsidR="00366FEC">
        <w:t xml:space="preserve">has been observed </w:t>
      </w:r>
      <w:r w:rsidR="006B236F">
        <w:t xml:space="preserve">in economic evaluations, and involves using the same random number when drawing from both the U1 and U2 distributions. Method </w:t>
      </w:r>
      <w:r w:rsidR="00EF2C9A">
        <w:t>two</w:t>
      </w:r>
      <w:r w:rsidR="006B236F">
        <w:t xml:space="preserve"> </w:t>
      </w:r>
      <w:r w:rsidR="0030364B">
        <w:t xml:space="preserve">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p>
    <w:p w:rsidR="0086407B" w:rsidRDefault="0086407B" w:rsidP="00F61C10">
      <w:pPr>
        <w:pStyle w:val="Heading3"/>
      </w:pPr>
      <w:r>
        <w:t>Resampling and replacement methods</w:t>
      </w:r>
    </w:p>
    <w:p w:rsidR="008E0F30" w:rsidRDefault="0086407B" w:rsidP="0086407B">
      <w:r>
        <w:t xml:space="preserve">Methods </w:t>
      </w:r>
      <w:r w:rsidR="00EF2C9A">
        <w:t>three</w:t>
      </w:r>
      <w:r>
        <w:t xml:space="preserve">, </w:t>
      </w:r>
      <w:r w:rsidR="00EF2C9A">
        <w:t>four</w:t>
      </w:r>
      <w:r>
        <w:t xml:space="preserve">, </w:t>
      </w:r>
      <w:r w:rsidR="00EF2C9A">
        <w:t>five</w:t>
      </w:r>
      <w:r>
        <w:t xml:space="preserve"> and </w:t>
      </w:r>
      <w:r w:rsidR="00EF2C9A">
        <w:t>six</w:t>
      </w:r>
      <w:r>
        <w:t xml:space="preserve"> </w:t>
      </w:r>
      <w:r w:rsidR="00366FEC">
        <w:t xml:space="preserve">have also been observed </w:t>
      </w:r>
      <w:r>
        <w:t xml:space="preserve">in economic models, as they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3 and 4,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86407B">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these methods have been included to prove this for the novice reader. </w:t>
      </w:r>
    </w:p>
    <w:p w:rsidR="00F61C10" w:rsidRDefault="004B2A9B" w:rsidP="00F61C10">
      <w:pPr>
        <w:pStyle w:val="Heading3"/>
      </w:pPr>
      <w:r>
        <w:t>Multivariate model methods</w:t>
      </w:r>
    </w:p>
    <w:p w:rsidR="00AA771D" w:rsidRDefault="004B2A9B" w:rsidP="0030364B">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w:t>
      </w:r>
      <w:proofErr w:type="spellStart"/>
      <w:r w:rsidR="00F61C10">
        <w:t>covariances</w:t>
      </w:r>
      <w:proofErr w:type="spellEnd"/>
      <w:r w:rsidR="00F61C10">
        <w:t xml:space="preserve">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w:t>
      </w:r>
      <w:r w:rsidR="00AA771D">
        <w:lastRenderedPageBreak/>
        <w:t>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t xml:space="preserve">distributions, which is less appropriate in theory as the normal distribution, unlike the beta distribution, is not bounded to produce values between 0 and 1. </w:t>
      </w:r>
    </w:p>
    <w:p w:rsidR="00A2397C" w:rsidRDefault="00366FEC" w:rsidP="0030364B">
      <w:r>
        <w:t>A further</w:t>
      </w:r>
      <w:r w:rsidR="00AA771D">
        <w:t xml:space="preserve"> logical constraint also applies to all three methods. This is that the </w:t>
      </w:r>
      <w:proofErr w:type="spellStart"/>
      <w:r w:rsidR="00AA771D">
        <w:t>covariances</w:t>
      </w:r>
      <w:proofErr w:type="spellEnd"/>
      <w:r w:rsidR="00AA771D">
        <w:t xml:space="preserve"> cannot imply a correlation of greater than 1.</w:t>
      </w:r>
      <w:r w:rsidR="00A2397C">
        <w:t xml:space="preserve"> </w:t>
      </w:r>
      <w:r w:rsidR="00AE2C7F">
        <w:t>The</w:t>
      </w:r>
      <w:r w:rsidR="00A2397C">
        <w:t xml:space="preserve"> correlation of two random variables X and Y is defined as follows:</w:t>
      </w:r>
    </w:p>
    <w:p w:rsidR="00A2397C" w:rsidRDefault="00B67B4C"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30364B">
      <w:pPr>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w:t>
      </w:r>
      <w:proofErr w:type="spellStart"/>
      <w:r w:rsidR="00AA771D">
        <w:rPr>
          <w:rFonts w:cstheme="minorHAnsi"/>
        </w:rPr>
        <w:t>covariances</w:t>
      </w:r>
      <w:proofErr w:type="spellEnd"/>
      <w:r w:rsidR="00AA771D">
        <w:rPr>
          <w:rFonts w:cstheme="minorHAnsi"/>
        </w:rPr>
        <w:t xml:space="preserve">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AA771D" w:rsidRDefault="00AA771D" w:rsidP="0030364B">
      <w:pPr>
        <w:rPr>
          <w:rFonts w:cstheme="minorHAnsi"/>
        </w:rPr>
      </w:pPr>
      <w:r>
        <w:rPr>
          <w:rFonts w:cstheme="minorHAnsi"/>
        </w:rPr>
        <w:t xml:space="preserve">The R code used to implement methods seven, eight and nine </w:t>
      </w:r>
      <w:proofErr w:type="gramStart"/>
      <w:r>
        <w:rPr>
          <w:rFonts w:cstheme="minorHAnsi"/>
        </w:rPr>
        <w:t>is</w:t>
      </w:r>
      <w:proofErr w:type="gramEnd"/>
      <w:r>
        <w:rPr>
          <w:rFonts w:cstheme="minorHAnsi"/>
        </w:rPr>
        <w:t xml:space="preserve"> presented in the appendix. </w:t>
      </w:r>
    </w:p>
    <w:p w:rsidR="00D758FB" w:rsidRDefault="004B2A9B" w:rsidP="00D758FB">
      <w:pPr>
        <w:pStyle w:val="Heading3"/>
      </w:pPr>
      <w:r>
        <w:t>Difference model methods</w:t>
      </w:r>
    </w:p>
    <w:p w:rsidR="00E71475" w:rsidRDefault="00084D3F" w:rsidP="00E71475">
      <w:pPr>
        <w:rPr>
          <w:lang w:eastAsia="zh-CN"/>
        </w:rPr>
      </w:pPr>
      <w:r>
        <w:t xml:space="preserve">The concept of this method is to find transformations of U1 and U2, such that the transformed variables are judged to be in dependent. We introduce a new uncertain </w:t>
      </w:r>
      <w:proofErr w:type="gramStart"/>
      <w:r>
        <w:t xml:space="preserve">variable </w:t>
      </w:r>
      <w:proofErr w:type="gramEnd"/>
      <m:oMath>
        <m:r>
          <w:rPr>
            <w:rFonts w:ascii="Cambria Math" w:hAnsi="Cambria Math"/>
          </w:rPr>
          <m:t>∆</m:t>
        </m:r>
      </m:oMath>
      <w:r>
        <w:t xml:space="preserve">, which is the difference between U1 and U2. We believe that U1 is independent of </w:t>
      </w:r>
      <m:oMath>
        <m:r>
          <w:rPr>
            <w:rFonts w:ascii="Cambria Math" w:hAnsi="Cambria Math"/>
          </w:rPr>
          <m:t>∆</m:t>
        </m:r>
      </m:oMath>
      <w:r>
        <w:t xml:space="preserve"> and U2 is also independent </w:t>
      </w:r>
      <w:proofErr w:type="gramStart"/>
      <w:r>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w:t>
      </w:r>
      <w:proofErr w:type="gramStart"/>
      <w:r w:rsidR="00E71475">
        <w:rPr>
          <w:rFonts w:hint="eastAsia"/>
          <w:lang w:eastAsia="zh-CN"/>
        </w:rPr>
        <w:t xml:space="preserve">of </w:t>
      </w:r>
      <w:proofErr w:type="gramEnd"/>
      <m:oMath>
        <m:r>
          <w:rPr>
            <w:rFonts w:ascii="Cambria Math" w:hAnsi="Cambria Math"/>
          </w:rPr>
          <m:t>∆</m:t>
        </m:r>
      </m:oMath>
      <w:r w:rsidR="00E71475">
        <w:rPr>
          <w:rFonts w:hint="eastAsia"/>
          <w:lang w:eastAsia="zh-CN"/>
        </w:rPr>
        <w:t>.</w:t>
      </w:r>
    </w:p>
    <w:p w:rsidR="006F0B1D" w:rsidRDefault="00F401A7" w:rsidP="006F0B1D">
      <w:pPr>
        <w:rPr>
          <w:lang w:eastAsia="zh-CN"/>
        </w:rPr>
      </w:pPr>
      <w:r>
        <w:t xml:space="preserve">Since both U1 and U2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and U2</w:t>
      </w:r>
      <w:r w:rsidR="00E71475">
        <w:rPr>
          <w:rFonts w:hint="eastAsia"/>
          <w:lang w:eastAsia="zh-CN"/>
        </w:rPr>
        <w:t xml:space="preserve">. In 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p>
    <w:p w:rsidR="00775489" w:rsidRDefault="00C86CD6" w:rsidP="006F0B1D">
      <w:pPr>
        <w:rPr>
          <w:rFonts w:cstheme="minorHAnsi"/>
        </w:rPr>
      </w:pPr>
      <w:r>
        <w:t>If variance of U2</w:t>
      </w:r>
      <w:r w:rsidR="00775489">
        <w:t xml:space="preserve"> is greater than the </w:t>
      </w:r>
      <w:r>
        <w:t xml:space="preserve">variance of U1, then </w:t>
      </w:r>
      <w:r w:rsidR="00775489">
        <w:t xml:space="preserve">let </w:t>
      </w:r>
      <w:r>
        <w:t>U2</w:t>
      </w:r>
      <w:r w:rsidR="00775489">
        <w:t xml:space="preserve"> = </w:t>
      </w:r>
      <w:r>
        <w:t>U1-</w:t>
      </w:r>
      <w:r>
        <w:rPr>
          <w:rFonts w:cstheme="minorHAnsi"/>
        </w:rPr>
        <w:t xml:space="preserve"> Δ. L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cstheme="minorHAnsi"/>
        </w:rPr>
        <w:t xml:space="preserve">, then </w:t>
      </w:r>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Para>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1)</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p>
    <w:p w:rsidR="00C86CD6" w:rsidRDefault="00C86CD6" w:rsidP="006F0B1D">
      <w:pPr>
        <w:rPr>
          <w:rFonts w:cstheme="minorHAnsi"/>
        </w:rPr>
      </w:pPr>
      <w:r>
        <w:rPr>
          <w:rFonts w:cstheme="minorHAnsi"/>
        </w:rPr>
        <w:t>The covariance between U1 and U2 is</w:t>
      </w:r>
    </w:p>
    <w:p w:rsidR="00C86CD6" w:rsidRDefault="00C86CD6" w:rsidP="00C86CD6">
      <w:pPr>
        <w:keepNext/>
        <w:jc w:val="center"/>
        <w:rPr>
          <w:rFonts w:cstheme="minorHAnsi"/>
          <w:lang w:eastAsia="zh-CN"/>
        </w:rPr>
      </w:pPr>
      <m:oMath>
        <m:r>
          <w:rPr>
            <w:rFonts w:ascii="Cambria Math" w:hAnsi="Cambria Math" w:cstheme="minorHAnsi"/>
          </w:rPr>
          <w:lastRenderedPageBreak/>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m:oMath>
      <w:r>
        <w:rPr>
          <w:rFonts w:cstheme="minorHAnsi"/>
        </w:rPr>
        <w:t>.</w:t>
      </w:r>
    </w:p>
    <w:p w:rsidR="00C86CD6" w:rsidRDefault="00C86CD6" w:rsidP="00C86CD6">
      <w:pPr>
        <w:keepNext/>
        <w:rPr>
          <w:rFonts w:cstheme="minorHAnsi"/>
        </w:rPr>
      </w:pPr>
      <w:r>
        <w:t xml:space="preserve">If </w:t>
      </w:r>
      <w:r w:rsidR="00C44D3B">
        <w:t>the variance of U1 is greater than the</w:t>
      </w:r>
      <w:r>
        <w:t xml:space="preserve">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C86CD6" w:rsidRDefault="009D2079" w:rsidP="00C86CD6">
      <w:pPr>
        <w:keepNext/>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r>
            <m:rPr>
              <m:sty m:val="p"/>
            </m:rPr>
            <w:rPr>
              <w:rFonts w:cstheme="minorHAnsi"/>
            </w:rPr>
            <w:br/>
          </m:r>
        </m:oMath>
      </m:oMathPara>
      <w:r w:rsidR="00C86CD6">
        <w:rPr>
          <w:rFonts w:cstheme="minorHAnsi"/>
        </w:rPr>
        <w:t>The covariance between U1 and U2 is</w:t>
      </w:r>
    </w:p>
    <w:p w:rsidR="00C86CD6" w:rsidRPr="00D273DF" w:rsidRDefault="00C86CD6" w:rsidP="00C86CD6">
      <w:pPr>
        <w:keepNext/>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8E1115">
      <w:pPr>
        <w:keepNext/>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as </w:t>
      </w:r>
    </w:p>
    <w:p w:rsidR="008E1115" w:rsidRPr="008E1115" w:rsidRDefault="008E1115" w:rsidP="008E1115">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69383B" w:rsidRDefault="00A34793" w:rsidP="00D758FB">
      <w:pPr>
        <w:rPr>
          <w:rFonts w:cstheme="minorHAnsi"/>
        </w:rPr>
      </w:pPr>
      <w:r w:rsidRPr="00652EB0">
        <w:rPr>
          <w:rFonts w:cstheme="minorHAnsi"/>
        </w:rPr>
        <w:t xml:space="preserve">The R code used to </w:t>
      </w:r>
      <w:r w:rsidR="009D2079">
        <w:rPr>
          <w:rFonts w:cstheme="minorHAnsi"/>
          <w:lang w:eastAsia="zh-CN"/>
        </w:rPr>
        <w:t>implement</w:t>
      </w:r>
      <w:r w:rsidR="009D2079">
        <w:rPr>
          <w:rFonts w:cstheme="minorHAnsi" w:hint="eastAsia"/>
          <w:lang w:eastAsia="zh-CN"/>
        </w:rPr>
        <w:t xml:space="preserve"> this method</w:t>
      </w:r>
      <w:r w:rsidRPr="00652EB0">
        <w:rPr>
          <w:rFonts w:cstheme="minorHAnsi"/>
        </w:rPr>
        <w:t xml:space="preserve">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For some of the methods, it is analytically impossible for monotonicity to be viol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4B2A9B">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9E2AE4">
        <w:fldChar w:fldCharType="separate"/>
      </w:r>
      <w:r w:rsidR="004B2A9B" w:rsidRPr="00264F0F">
        <w:rPr>
          <w:noProof/>
        </w:rPr>
        <w:t xml:space="preserve">(Hintze &amp; </w:t>
      </w:r>
      <w:r w:rsidR="004B2A9B" w:rsidRPr="00264F0F">
        <w:rPr>
          <w:noProof/>
        </w:rPr>
        <w:lastRenderedPageBreak/>
        <w:t>Nelson, 1998)</w:t>
      </w:r>
      <w:r w:rsidR="009E2AE4">
        <w:fldChar w:fldCharType="end"/>
      </w:r>
      <w:r w:rsidR="004B2A9B">
        <w:t xml:space="preserve">  </w:t>
      </w:r>
      <w:r>
        <w:t>An appropriate method for representing the monotonic relationship given only the summary data should produce distributions for these quantities which look similar to the bootstrapped values for each of these three quantities</w:t>
      </w:r>
      <w:r w:rsidR="00C44D3B">
        <w:t xml:space="preserve"> U1, U2, and U1 - U2</w:t>
      </w:r>
      <w:r>
        <w:t xml:space="preserve">. </w:t>
      </w:r>
    </w:p>
    <w:p w:rsidR="00430AB7" w:rsidRDefault="009A4F6E" w:rsidP="00430AB7">
      <w:pPr>
        <w:pStyle w:val="Heading2"/>
      </w:pPr>
      <w:r>
        <w:t>Results</w:t>
      </w:r>
    </w:p>
    <w:p w:rsidR="0064679C" w:rsidRDefault="00C52573" w:rsidP="0064679C">
      <w:pPr>
        <w:pStyle w:val="Heading3"/>
      </w:pPr>
      <w:r>
        <w:t xml:space="preserve">Parameterisation of methods </w:t>
      </w:r>
      <w:r w:rsidR="00EF2C9A">
        <w:t>seven, eight, and nine</w:t>
      </w:r>
    </w:p>
    <w:p w:rsidR="00E36AFD" w:rsidRDefault="00EA7B68" w:rsidP="00DA744F">
      <w:pPr>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6F0B1D">
      <w:pPr>
        <w:pStyle w:val="Heading3"/>
      </w:pPr>
      <w:r>
        <w:t>Parameterisation of method ten</w:t>
      </w:r>
    </w:p>
    <w:p w:rsidR="00B73EB8" w:rsidRDefault="003C2637" w:rsidP="006F0B1D">
      <w:r>
        <w:t>Given the summary statistics of U1 and U2 in Table 2, the beta parameter</w:t>
      </w:r>
      <w:r w:rsidR="00E31B3F">
        <w:t>s are</w:t>
      </w:r>
      <w:r>
        <w:t xml:space="preserve"> a=33.0224 and b=536.330.</w:t>
      </w:r>
      <w:r w:rsidR="00B73EB8">
        <w:t xml:space="preserve"> </w:t>
      </w:r>
      <w:r w:rsidR="009E2AE4">
        <w:fldChar w:fldCharType="begin"/>
      </w:r>
      <w:r w:rsidR="00DC700E">
        <w:instrText xml:space="preserve"> REF _Ref340230165 \h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B73EB8">
      <w:pPr>
        <w:keepNext/>
      </w:pPr>
      <w:r>
        <w:rPr>
          <w:noProof/>
        </w:rPr>
        <w:lastRenderedPageBreak/>
        <w:drawing>
          <wp:inline distT="0" distB="0" distL="0" distR="0">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B73EB8">
      <w:pPr>
        <w:pStyle w:val="Caption"/>
      </w:pPr>
      <w:bookmarkStart w:id="4" w:name="_Ref340230165"/>
      <w:r>
        <w:t xml:space="preserve">Figure </w:t>
      </w:r>
      <w:fldSimple w:instr=" SEQ Figure \* ARABIC ">
        <w:r w:rsidR="001463F3">
          <w:rPr>
            <w:noProof/>
          </w:rPr>
          <w:t>3</w:t>
        </w:r>
      </w:fldSimple>
      <w:bookmarkEnd w:id="4"/>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072341" w:rsidRDefault="00DA744F" w:rsidP="00072341">
      <w:r>
        <w:t xml:space="preserve">In </w:t>
      </w:r>
      <w:r w:rsidR="009E2AE4">
        <w:fldChar w:fldCharType="begin"/>
      </w:r>
      <w:r w:rsidR="001463F3">
        <w:instrText xml:space="preserve"> REF _Ref340653784 \h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72341">
      <w:r>
        <w:fldChar w:fldCharType="begin"/>
      </w:r>
      <w:r w:rsidR="003E3177">
        <w:instrText xml:space="preserve"> REF _Ref340239153 \h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72341">
      <w:r>
        <w:t xml:space="preserve">Methods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72341">
      <w:r>
        <w:lastRenderedPageBreak/>
        <w:t xml:space="preserve">The majority of the approaches appear to produce patterns of variance in the scatter which are </w:t>
      </w:r>
      <w:r w:rsidR="009579A4">
        <w:t xml:space="preserve">qualitatively dissimilar to the bootstrapped scatter. Methods </w:t>
      </w:r>
      <w:r w:rsidR="00D36589">
        <w:t>on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 xml:space="preserve">all produce uncorrelated scatter that is too </w:t>
      </w:r>
      <w:proofErr w:type="gramStart"/>
      <w:r w:rsidR="009579A4">
        <w:t>wide,</w:t>
      </w:r>
      <w:proofErr w:type="gramEnd"/>
      <w:r w:rsidR="009579A4">
        <w:t xml:space="preserve"> indicating the correlation of the PSA es</w:t>
      </w:r>
      <w:r w:rsidR="008F7A5A">
        <w:t>timates is too 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9D6F8F">
      <w:r>
        <w:t xml:space="preserve">We see from the scatter that </w:t>
      </w:r>
      <w:r w:rsidR="008F7A5A">
        <w:t>methods eight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i), nine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j) and ten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3C0A89" w:rsidP="001463F3">
      <w:pPr>
        <w:keepNext/>
      </w:pPr>
      <w:r>
        <w:rPr>
          <w:noProof/>
        </w:rPr>
        <w:lastRenderedPageBreak/>
        <w:drawing>
          <wp:inline distT="0" distB="0" distL="0" distR="0">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1463F3">
      <w:pPr>
        <w:pStyle w:val="Caption"/>
      </w:pPr>
      <w:bookmarkStart w:id="5" w:name="_Ref340653784"/>
      <w:r>
        <w:t xml:space="preserve">Figure </w:t>
      </w:r>
      <w:fldSimple w:instr=" SEQ Figure \* ARABIC ">
        <w:r>
          <w:rPr>
            <w:noProof/>
          </w:rPr>
          <w:t>4</w:t>
        </w:r>
      </w:fldSimple>
      <w:bookmarkEnd w:id="5"/>
      <w:r>
        <w:t xml:space="preserve"> Scatterplots of U1 against U2 for each of the methods</w:t>
      </w:r>
    </w:p>
    <w:p w:rsidR="009D6F8F" w:rsidRPr="009D6F8F" w:rsidRDefault="009D6F8F" w:rsidP="009D6F8F"/>
    <w:p w:rsidR="00072341" w:rsidRPr="00072341" w:rsidRDefault="00072341" w:rsidP="00072341">
      <w:pPr>
        <w:pStyle w:val="Heading3"/>
      </w:pPr>
      <w:r>
        <w:lastRenderedPageBreak/>
        <w:t>Monotonicity violation</w:t>
      </w:r>
    </w:p>
    <w:p w:rsidR="00C52573" w:rsidRDefault="005235E2" w:rsidP="00C52573">
      <w:r>
        <w:t>The two replacement methods (</w:t>
      </w:r>
      <w:r w:rsidR="003E3177">
        <w:t>three</w:t>
      </w:r>
      <w:r>
        <w:t xml:space="preserve"> and </w:t>
      </w:r>
      <w:r w:rsidR="003E3177">
        <w:t>four</w:t>
      </w:r>
      <w:r>
        <w:t>), the two resampling methods (</w:t>
      </w:r>
      <w:r w:rsidR="003E3177">
        <w:t>five</w:t>
      </w:r>
      <w:r>
        <w:t xml:space="preserve"> and </w:t>
      </w:r>
      <w:r w:rsidR="003E3177">
        <w:t>six</w:t>
      </w:r>
      <w:r>
        <w:t xml:space="preserve">), and the Beta method (method </w:t>
      </w:r>
      <w:r w:rsidR="003E3177">
        <w:t>ten</w:t>
      </w:r>
      <w:r>
        <w:t xml:space="preserve">) are all designed such that it is analytically impossible for them to violate the </w:t>
      </w:r>
      <w:r w:rsidR="00BB6DAB">
        <w:t>monotonicity assumption</w:t>
      </w:r>
      <w:r>
        <w:t xml:space="preserve">. </w:t>
      </w:r>
      <w:r w:rsidR="000B5D3F">
        <w:t xml:space="preserve"> </w:t>
      </w:r>
      <w:r>
        <w:t xml:space="preserve">The other methods could all potentially violate monotonicity. </w:t>
      </w:r>
      <w:r w:rsidR="006A31BA">
        <w:t xml:space="preserve">In this example, the only approach where monotonicity is violated in the 1000 PSA samples being compared is method </w:t>
      </w:r>
      <w:r w:rsidR="003E3177">
        <w:t>one</w:t>
      </w:r>
      <w:r w:rsidR="006A31BA">
        <w:t>, independent sampling, where 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bookmarkStart w:id="6" w:name="_GoBack"/>
      <w:bookmarkEnd w:id="6"/>
    </w:p>
    <w:p w:rsidR="00DC700E" w:rsidRDefault="00C77F67" w:rsidP="00DC700E">
      <w:pPr>
        <w:pStyle w:val="Heading3"/>
      </w:pPr>
      <w:r>
        <w:t>Comparing U1, U2 and U1-U2</w:t>
      </w:r>
    </w:p>
    <w:p w:rsidR="00C77F67" w:rsidRDefault="00C77F67" w:rsidP="00EC0C0F">
      <w:r>
        <w:t xml:space="preserve">This section will compare the distribution of </w:t>
      </w:r>
      <w:r w:rsidR="00A90C1A">
        <w:t xml:space="preserve">estimates of three quantities, U1, U2, and U1 – U2, produced by each of the ten methods, compared with </w:t>
      </w:r>
      <w:r>
        <w:t>the 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EC0C0F">
      <w:r>
        <w:t xml:space="preserve">The top and middle subfigures of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in that all distributions 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EC0C0F">
      <w:r>
        <w:t xml:space="preserve">The bottom of the three subfigures, </w:t>
      </w:r>
      <w:r w:rsidR="009E2AE4">
        <w:fldChar w:fldCharType="begin"/>
      </w:r>
      <w:r>
        <w:instrText xml:space="preserve"> REF _Ref340239153 \h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r w:rsidR="007D2A85">
        <w:t xml:space="preserve">, </w:t>
      </w:r>
      <w:r w:rsidR="000071B0">
        <w:t xml:space="preserve">we see </w:t>
      </w:r>
      <w:r w:rsidR="007D2A85">
        <w:t xml:space="preserve">clearly that method </w:t>
      </w:r>
      <w:r w:rsidR="001463F3">
        <w:t>one</w:t>
      </w:r>
      <w:r w:rsidR="007D2A85">
        <w:t>, independent sampling, producing some estimates where monotonicity is violated, because some of the distribution of values is below the 0</w:t>
      </w:r>
      <w:r w:rsidR="00E31B3F">
        <w:t>. M</w:t>
      </w:r>
      <w:r>
        <w:t xml:space="preserve">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EC0C0F">
      <w:r>
        <w:t xml:space="preserve">Two </w:t>
      </w:r>
      <w:r w:rsidR="00E31B3F">
        <w:t>further</w:t>
      </w:r>
      <w:r>
        <w:t xml:space="preserve"> problem</w:t>
      </w:r>
      <w:r w:rsidR="00E31B3F">
        <w:t>s</w:t>
      </w:r>
      <w:r>
        <w:t xml:space="preserve"> are also </w:t>
      </w:r>
      <w:r w:rsidR="000B5D3F">
        <w:t>observed</w:t>
      </w:r>
      <w:r>
        <w:t xml:space="preserve">. </w:t>
      </w:r>
      <w:r w:rsidR="00610911">
        <w:t>The first type of problem is a severe underestimation of the true uncertainty in this quantity, which is evident most strongly in method seven. The second type of problem is evident in method three, four, five and six, which introduce a discontinuity into the distributions at the lower end (U2 – U1 = 0), while showing too wide a distribution at the upper end.</w:t>
      </w:r>
    </w:p>
    <w:p w:rsidR="00C77F67" w:rsidRDefault="00C77F67" w:rsidP="00EC0C0F"/>
    <w:p w:rsidR="00264F0F" w:rsidRDefault="00264F0F" w:rsidP="00EC0C0F"/>
    <w:p w:rsidR="00264F0F" w:rsidRDefault="00264F0F" w:rsidP="00EC0C0F"/>
    <w:p w:rsidR="00264F0F" w:rsidRDefault="003C0A89" w:rsidP="00EC0C0F">
      <w:r>
        <w:rPr>
          <w:noProof/>
        </w:rPr>
        <w:lastRenderedPageBreak/>
        <w:drawing>
          <wp:inline distT="0" distB="0" distL="0" distR="0">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524D9D">
      <w:pPr>
        <w:pStyle w:val="Caption"/>
      </w:pPr>
      <w:bookmarkStart w:id="7" w:name="_Ref340241271"/>
      <w:r>
        <w:lastRenderedPageBreak/>
        <w:t xml:space="preserve">Figure </w:t>
      </w:r>
      <w:fldSimple w:instr=" SEQ Figure \* ARABIC ">
        <w:r w:rsidR="001463F3">
          <w:rPr>
            <w:noProof/>
          </w:rPr>
          <w:t>5</w:t>
        </w:r>
      </w:fldSimple>
      <w:bookmarkEnd w:id="7"/>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430AB7" w:rsidRDefault="001463F3" w:rsidP="00430AB7">
      <w:pPr>
        <w:pStyle w:val="Heading2"/>
      </w:pPr>
      <w:r>
        <w:t>Discussion</w:t>
      </w:r>
    </w:p>
    <w:p w:rsidR="00430AB7" w:rsidRDefault="00F473F3" w:rsidP="00430AB7">
      <w:pPr>
        <w:pStyle w:val="Heading3"/>
      </w:pPr>
      <w:r>
        <w:t>Findings</w:t>
      </w:r>
    </w:p>
    <w:p w:rsidR="00BB6DAB" w:rsidRDefault="00BB6DAB" w:rsidP="009858AC">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although such biases were not </w:t>
      </w:r>
      <w:r w:rsidR="002F55D5">
        <w:t xml:space="preserve">overly </w:t>
      </w:r>
      <w:r w:rsidR="009F309A">
        <w:t xml:space="preserve">apparent in our results. </w:t>
      </w:r>
    </w:p>
    <w:p w:rsidR="009B5207" w:rsidRDefault="009B5207" w:rsidP="009B5207">
      <w:r>
        <w:t xml:space="preserve">Based on the results presented, and in particular the results shown in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c, only methods eight, nine and ten appeared to broadly appropriate their representation of both intra-distribution uncertainty (U1, U2) and inter-distribution uncertainty (U2 – U1). </w:t>
      </w:r>
    </w:p>
    <w:p w:rsidR="009B5207" w:rsidRDefault="009B5207" w:rsidP="009B5207">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 Secondly, it is analytically impossible that method ten will produce any pairs of estimates which violate the monotonicity assumption, whereas occasional violation is possible with estimates produced by methods eight and nin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macro enabled Excel worksheet [Ref], and will produce identical estimates each time.</w:t>
      </w:r>
    </w:p>
    <w:p w:rsidR="00430AB7" w:rsidRDefault="003E4861" w:rsidP="00430AB7">
      <w:pPr>
        <w:pStyle w:val="Heading3"/>
      </w:pPr>
      <w:r>
        <w:t>Limitations</w:t>
      </w:r>
    </w:p>
    <w:p w:rsidR="00631984" w:rsidRDefault="002F55D5" w:rsidP="009858AC">
      <w:r>
        <w:t xml:space="preserve">This section will describe limitations with the current analysis. This includes: not </w:t>
      </w:r>
      <w:r w:rsidR="00631984">
        <w:t>looking at results for a range of hypothetical datasets; not presenting a hypothetical example with three or more states; not looking at</w:t>
      </w:r>
      <w:r w:rsidR="003D49B8">
        <w:t xml:space="preserve"> how dependent the results from the covariance-based methods are 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now be discussed in more detail.</w:t>
      </w:r>
    </w:p>
    <w:p w:rsidR="00FF4C70" w:rsidRDefault="003D49B8" w:rsidP="00B1466A">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hypothetical IPD the standard error of U1 and the standard error of U2 are </w:t>
      </w:r>
      <w:r w:rsidR="008F57EA">
        <w:t>similar</w:t>
      </w:r>
      <w:r w:rsidR="00B1466A">
        <w:t xml:space="preserve">, and this factor may have affected the results comparing each of the methods. </w:t>
      </w:r>
    </w:p>
    <w:p w:rsidR="00B1466A" w:rsidRDefault="00B1466A" w:rsidP="00B1466A">
      <w:r>
        <w:lastRenderedPageBreak/>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p>
    <w:p w:rsidR="000B14B7" w:rsidRDefault="00B1466A" w:rsidP="009858AC">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9858AC">
      <w:r>
        <w:t>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easily addressed by rescaling the output from the Beta distributions from the range 0 to 1 to the range -0.594 to 1, in the case of EQ-5D. [References needed.]</w:t>
      </w:r>
    </w:p>
    <w:p w:rsidR="00430AB7" w:rsidRDefault="00430AB7" w:rsidP="00430AB7">
      <w:pPr>
        <w:pStyle w:val="Heading3"/>
      </w:pPr>
      <w:r>
        <w:t>Implications for Research</w:t>
      </w:r>
    </w:p>
    <w:p w:rsidR="00E821E3" w:rsidRDefault="00E821E3" w:rsidP="009858AC">
      <w:r>
        <w:t xml:space="preserve">Further research should look at the dependence of the results and conclusions on the data we have used. </w:t>
      </w:r>
    </w:p>
    <w:p w:rsidR="003A14BB" w:rsidRDefault="003A14BB" w:rsidP="009858AC">
      <w:r>
        <w:t xml:space="preserve">Further research should look at the effect of representing lognormal or gamma distributions, rather than just normal and beta distributions. </w:t>
      </w:r>
    </w:p>
    <w:p w:rsidR="003A14BB" w:rsidRDefault="003A14BB" w:rsidP="009858AC">
      <w:r>
        <w:t>Further research to look at how these methods can be generalised to three or more states.</w:t>
      </w:r>
    </w:p>
    <w:p w:rsidR="003A14BB" w:rsidRDefault="003A14BB" w:rsidP="009858AC">
      <w:proofErr w:type="gramStart"/>
      <w:r>
        <w:t>Further research to see whether using method 10 in a previous HTA would have affected decision uncertainty.</w:t>
      </w:r>
      <w:proofErr w:type="gramEnd"/>
      <w:r>
        <w:t xml:space="preserve"> </w:t>
      </w:r>
    </w:p>
    <w:p w:rsidR="00A90C1A" w:rsidRDefault="00A90C1A" w:rsidP="009858AC">
      <w:proofErr w:type="gramStart"/>
      <w:r>
        <w:t>[ Need</w:t>
      </w:r>
      <w:proofErr w:type="gramEnd"/>
      <w:r>
        <w:t xml:space="preserve"> to think about this section again as we’ve now done both of the things we flagged for further research!]</w:t>
      </w:r>
    </w:p>
    <w:p w:rsidR="00430AB7" w:rsidRDefault="00430AB7" w:rsidP="00430AB7">
      <w:pPr>
        <w:pStyle w:val="Heading3"/>
      </w:pPr>
      <w:r>
        <w:t>Implications for practice</w:t>
      </w:r>
    </w:p>
    <w:p w:rsidR="00A05CE5" w:rsidRDefault="00A05CE5" w:rsidP="00056F93">
      <w:r>
        <w:t xml:space="preserve">Although our analyses were performed in the statistical programming language R, method ten, which has better theoretical properties than the other methods and compares very well against the other methods in our example, can be easily implemented in Excel. Because of this, we recommend this method be used in practice. </w:t>
      </w:r>
    </w:p>
    <w:p w:rsidR="00056F93" w:rsidRDefault="00DF6C54" w:rsidP="00056F93">
      <w:r>
        <w:t xml:space="preserve">In cases where </w:t>
      </w:r>
      <w:r w:rsidR="00056F93">
        <w:t xml:space="preserve">the means for U1 and U2 are very close together and the standard errors are large, </w:t>
      </w:r>
      <w:r>
        <w:t xml:space="preserve">it is important to ask </w:t>
      </w:r>
      <w:r w:rsidR="00056F93">
        <w:t xml:space="preserve">how confident we are about the validity of the monotonicity assumption, and how implausible it would be that the mean </w:t>
      </w:r>
      <w:proofErr w:type="spellStart"/>
      <w:r w:rsidR="00056F93">
        <w:t>HRQoL</w:t>
      </w:r>
      <w:proofErr w:type="spellEnd"/>
      <w:r w:rsidR="00056F93">
        <w:t xml:space="preserve"> in U1 is actually l</w:t>
      </w:r>
      <w:r>
        <w:t xml:space="preserve">ower than the mean </w:t>
      </w:r>
      <w:proofErr w:type="spellStart"/>
      <w:r>
        <w:t>HRQoL</w:t>
      </w:r>
      <w:proofErr w:type="spellEnd"/>
      <w:r>
        <w:t xml:space="preserve"> in U2.  If we are confident that the monotonicity assumption is correct, then method ten should be able to ensure that this relationship is represented in the PSA.</w:t>
      </w:r>
    </w:p>
    <w:p w:rsidR="00430AB7" w:rsidRDefault="00DF6C54" w:rsidP="00430AB7">
      <w:pPr>
        <w:pStyle w:val="Heading3"/>
      </w:pPr>
      <w:r>
        <w:lastRenderedPageBreak/>
        <w:t>Conclusion</w:t>
      </w:r>
    </w:p>
    <w:p w:rsidR="006C78E2" w:rsidRDefault="00DF6C54">
      <w:pPr>
        <w:rPr>
          <w:rFonts w:asciiTheme="majorHAnsi" w:eastAsiaTheme="majorEastAsia" w:hAnsiTheme="majorHAnsi" w:cstheme="majorBidi"/>
          <w:b/>
          <w:bCs/>
          <w:color w:val="365F91" w:themeColor="accent1" w:themeShade="BF"/>
          <w:sz w:val="28"/>
          <w:szCs w:val="28"/>
        </w:rPr>
      </w:pPr>
      <w:r>
        <w:t xml:space="preserve">Within this paper, we have compared ten methods for producing PSA for two monotonically linked variables with each other, and with a ‘gold standard’ which uses IPD. We </w:t>
      </w:r>
      <w:r w:rsidR="0031366F">
        <w:t>identified a</w:t>
      </w:r>
      <w:r>
        <w:t xml:space="preserve"> method which we </w:t>
      </w:r>
      <w:r w:rsidR="0031366F">
        <w:t xml:space="preserve">deem </w:t>
      </w:r>
      <w:r>
        <w:t xml:space="preserve">to have superior properties in terms of representing uncertainty about the difference between variables, without producing biases or discontinuities in the simulated values. For this reason, we recommend the method be adopted within health technology assessments. </w:t>
      </w:r>
    </w:p>
    <w:sectPr w:rsidR="006C78E2" w:rsidSect="006F0B1D">
      <w:footerReference w:type="default" r:id="rId14"/>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7B4C" w:rsidRDefault="00B67B4C" w:rsidP="00751271">
      <w:pPr>
        <w:spacing w:after="0" w:line="240" w:lineRule="auto"/>
      </w:pPr>
      <w:r>
        <w:separator/>
      </w:r>
    </w:p>
  </w:endnote>
  <w:endnote w:type="continuationSeparator" w:id="0">
    <w:p w:rsidR="00B67B4C" w:rsidRDefault="00B67B4C"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EndPr/>
    <w:sdtContent>
      <w:p w:rsidR="00E31B3F" w:rsidRDefault="00E31B3F">
        <w:pPr>
          <w:pStyle w:val="Footer"/>
          <w:jc w:val="center"/>
        </w:pPr>
        <w:r>
          <w:fldChar w:fldCharType="begin"/>
        </w:r>
        <w:r>
          <w:instrText xml:space="preserve"> PAGE   \* MERGEFORMAT </w:instrText>
        </w:r>
        <w:r>
          <w:fldChar w:fldCharType="separate"/>
        </w:r>
        <w:r w:rsidR="003C0A89">
          <w:rPr>
            <w:noProof/>
          </w:rPr>
          <w:t>1</w:t>
        </w:r>
        <w:r>
          <w:rPr>
            <w:noProof/>
          </w:rPr>
          <w:fldChar w:fldCharType="end"/>
        </w:r>
      </w:p>
    </w:sdtContent>
  </w:sdt>
  <w:p w:rsidR="00E31B3F" w:rsidRDefault="00E31B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7B4C" w:rsidRDefault="00B67B4C" w:rsidP="00751271">
      <w:pPr>
        <w:spacing w:after="0" w:line="240" w:lineRule="auto"/>
      </w:pPr>
      <w:r>
        <w:separator/>
      </w:r>
    </w:p>
  </w:footnote>
  <w:footnote w:type="continuationSeparator" w:id="0">
    <w:p w:rsidR="00B67B4C" w:rsidRDefault="00B67B4C"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6">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0"/>
  </w:num>
  <w:num w:numId="5">
    <w:abstractNumId w:val="4"/>
  </w:num>
  <w:num w:numId="6">
    <w:abstractNumId w:val="1"/>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430AB7"/>
    <w:rsid w:val="0000364E"/>
    <w:rsid w:val="000071B0"/>
    <w:rsid w:val="00011837"/>
    <w:rsid w:val="00017FFA"/>
    <w:rsid w:val="00024205"/>
    <w:rsid w:val="00027CAE"/>
    <w:rsid w:val="000444A0"/>
    <w:rsid w:val="00056F93"/>
    <w:rsid w:val="00072341"/>
    <w:rsid w:val="00084D3F"/>
    <w:rsid w:val="00086EF3"/>
    <w:rsid w:val="00091BB9"/>
    <w:rsid w:val="000A6FF5"/>
    <w:rsid w:val="000B14B7"/>
    <w:rsid w:val="000B5D3F"/>
    <w:rsid w:val="000C21A2"/>
    <w:rsid w:val="000E2BD3"/>
    <w:rsid w:val="00100A52"/>
    <w:rsid w:val="001021E8"/>
    <w:rsid w:val="0012061B"/>
    <w:rsid w:val="00126979"/>
    <w:rsid w:val="00131603"/>
    <w:rsid w:val="00131B0D"/>
    <w:rsid w:val="001424BF"/>
    <w:rsid w:val="001463F3"/>
    <w:rsid w:val="001517EA"/>
    <w:rsid w:val="00165045"/>
    <w:rsid w:val="00165E76"/>
    <w:rsid w:val="00170F06"/>
    <w:rsid w:val="00181285"/>
    <w:rsid w:val="0018746E"/>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B4FC1"/>
    <w:rsid w:val="002C422F"/>
    <w:rsid w:val="002F55D5"/>
    <w:rsid w:val="0030364B"/>
    <w:rsid w:val="0031366F"/>
    <w:rsid w:val="00341956"/>
    <w:rsid w:val="00341F80"/>
    <w:rsid w:val="003620BF"/>
    <w:rsid w:val="00364E77"/>
    <w:rsid w:val="00366994"/>
    <w:rsid w:val="00366FEC"/>
    <w:rsid w:val="00381017"/>
    <w:rsid w:val="003A0530"/>
    <w:rsid w:val="003A14BB"/>
    <w:rsid w:val="003B2A39"/>
    <w:rsid w:val="003B460E"/>
    <w:rsid w:val="003B7023"/>
    <w:rsid w:val="003C0A89"/>
    <w:rsid w:val="003C2637"/>
    <w:rsid w:val="003D2C1B"/>
    <w:rsid w:val="003D49B8"/>
    <w:rsid w:val="003E132B"/>
    <w:rsid w:val="003E3177"/>
    <w:rsid w:val="003E4861"/>
    <w:rsid w:val="00405C79"/>
    <w:rsid w:val="00406EF0"/>
    <w:rsid w:val="004155F1"/>
    <w:rsid w:val="00430AB7"/>
    <w:rsid w:val="00432E45"/>
    <w:rsid w:val="004634E1"/>
    <w:rsid w:val="00464BEF"/>
    <w:rsid w:val="0048769E"/>
    <w:rsid w:val="00492116"/>
    <w:rsid w:val="004A314A"/>
    <w:rsid w:val="004B25EB"/>
    <w:rsid w:val="004B2A9B"/>
    <w:rsid w:val="004D6DDF"/>
    <w:rsid w:val="004E593F"/>
    <w:rsid w:val="004E5985"/>
    <w:rsid w:val="005235E2"/>
    <w:rsid w:val="00524D9D"/>
    <w:rsid w:val="00567B8E"/>
    <w:rsid w:val="005703A1"/>
    <w:rsid w:val="00573694"/>
    <w:rsid w:val="00586CF3"/>
    <w:rsid w:val="00587A6D"/>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C78E2"/>
    <w:rsid w:val="006D2EBC"/>
    <w:rsid w:val="006D66D2"/>
    <w:rsid w:val="006F0B1D"/>
    <w:rsid w:val="007078FF"/>
    <w:rsid w:val="00707C32"/>
    <w:rsid w:val="00717F8D"/>
    <w:rsid w:val="007260F2"/>
    <w:rsid w:val="00751271"/>
    <w:rsid w:val="00762D85"/>
    <w:rsid w:val="007631B1"/>
    <w:rsid w:val="00775489"/>
    <w:rsid w:val="007A51D0"/>
    <w:rsid w:val="007B482F"/>
    <w:rsid w:val="007C54F7"/>
    <w:rsid w:val="007D2A85"/>
    <w:rsid w:val="0082301F"/>
    <w:rsid w:val="008558AC"/>
    <w:rsid w:val="00857C70"/>
    <w:rsid w:val="00861CBB"/>
    <w:rsid w:val="0086407B"/>
    <w:rsid w:val="0086671E"/>
    <w:rsid w:val="00872FF4"/>
    <w:rsid w:val="00875907"/>
    <w:rsid w:val="008C20E7"/>
    <w:rsid w:val="008C446F"/>
    <w:rsid w:val="008C61B5"/>
    <w:rsid w:val="008C6FB9"/>
    <w:rsid w:val="008C7323"/>
    <w:rsid w:val="008D073C"/>
    <w:rsid w:val="008D31FB"/>
    <w:rsid w:val="008E0F30"/>
    <w:rsid w:val="008E1115"/>
    <w:rsid w:val="008E6EBD"/>
    <w:rsid w:val="008F57EA"/>
    <w:rsid w:val="008F7A5A"/>
    <w:rsid w:val="00900EF8"/>
    <w:rsid w:val="0090309D"/>
    <w:rsid w:val="009041DA"/>
    <w:rsid w:val="009143A3"/>
    <w:rsid w:val="0091764E"/>
    <w:rsid w:val="00920074"/>
    <w:rsid w:val="00920908"/>
    <w:rsid w:val="0093632F"/>
    <w:rsid w:val="009579A4"/>
    <w:rsid w:val="00975116"/>
    <w:rsid w:val="009858AC"/>
    <w:rsid w:val="009A4F6E"/>
    <w:rsid w:val="009B5207"/>
    <w:rsid w:val="009B762A"/>
    <w:rsid w:val="009D2079"/>
    <w:rsid w:val="009D4C8F"/>
    <w:rsid w:val="009D6F8F"/>
    <w:rsid w:val="009E2AE4"/>
    <w:rsid w:val="009F309A"/>
    <w:rsid w:val="00A05CE5"/>
    <w:rsid w:val="00A2097A"/>
    <w:rsid w:val="00A2397C"/>
    <w:rsid w:val="00A32813"/>
    <w:rsid w:val="00A34793"/>
    <w:rsid w:val="00A53CD0"/>
    <w:rsid w:val="00A65CD0"/>
    <w:rsid w:val="00A7702F"/>
    <w:rsid w:val="00A86571"/>
    <w:rsid w:val="00A90C1A"/>
    <w:rsid w:val="00AA771D"/>
    <w:rsid w:val="00AB0860"/>
    <w:rsid w:val="00AB754C"/>
    <w:rsid w:val="00AC3BF9"/>
    <w:rsid w:val="00AD113C"/>
    <w:rsid w:val="00AE2C7F"/>
    <w:rsid w:val="00AF419D"/>
    <w:rsid w:val="00B1103F"/>
    <w:rsid w:val="00B1466A"/>
    <w:rsid w:val="00B27776"/>
    <w:rsid w:val="00B3216C"/>
    <w:rsid w:val="00B35C1F"/>
    <w:rsid w:val="00B45270"/>
    <w:rsid w:val="00B67B4C"/>
    <w:rsid w:val="00B714CC"/>
    <w:rsid w:val="00B724C3"/>
    <w:rsid w:val="00B73EB8"/>
    <w:rsid w:val="00BA157D"/>
    <w:rsid w:val="00BB5414"/>
    <w:rsid w:val="00BB6DAB"/>
    <w:rsid w:val="00BC3549"/>
    <w:rsid w:val="00BD4E41"/>
    <w:rsid w:val="00BE3F5D"/>
    <w:rsid w:val="00BE5084"/>
    <w:rsid w:val="00BE5A50"/>
    <w:rsid w:val="00BE5DFF"/>
    <w:rsid w:val="00BE663B"/>
    <w:rsid w:val="00C279D1"/>
    <w:rsid w:val="00C3479E"/>
    <w:rsid w:val="00C44D3B"/>
    <w:rsid w:val="00C51E4E"/>
    <w:rsid w:val="00C52573"/>
    <w:rsid w:val="00C61C03"/>
    <w:rsid w:val="00C62DE5"/>
    <w:rsid w:val="00C77F67"/>
    <w:rsid w:val="00C80149"/>
    <w:rsid w:val="00C82897"/>
    <w:rsid w:val="00C86CD6"/>
    <w:rsid w:val="00C870A5"/>
    <w:rsid w:val="00C9346B"/>
    <w:rsid w:val="00CD5F76"/>
    <w:rsid w:val="00CD6B12"/>
    <w:rsid w:val="00CF35A2"/>
    <w:rsid w:val="00CF5DBC"/>
    <w:rsid w:val="00D16FF3"/>
    <w:rsid w:val="00D273DF"/>
    <w:rsid w:val="00D36589"/>
    <w:rsid w:val="00D456D2"/>
    <w:rsid w:val="00D758FB"/>
    <w:rsid w:val="00D80909"/>
    <w:rsid w:val="00D84401"/>
    <w:rsid w:val="00D918BD"/>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F10E64"/>
    <w:rsid w:val="00F401A7"/>
    <w:rsid w:val="00F473F3"/>
    <w:rsid w:val="00F552DF"/>
    <w:rsid w:val="00F61C10"/>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1410F9-4BA1-41EC-9154-79E17FF4BD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TotalTime>
  <Pages>17</Pages>
  <Words>5642</Words>
  <Characters>32160</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37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9</cp:revision>
  <dcterms:created xsi:type="dcterms:W3CDTF">2012-12-02T16:20:00Z</dcterms:created>
  <dcterms:modified xsi:type="dcterms:W3CDTF">2012-12-06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vancouver</vt:lpwstr>
  </property>
  <property fmtid="{D5CDD505-2E9C-101B-9397-08002B2CF9AE}" pid="6" name="Mendeley Recent Style Name 0_1">
    <vt:lpwstr>Vancouver</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mla</vt:lpwstr>
  </property>
  <property fmtid="{D5CDD505-2E9C-101B-9397-08002B2CF9AE}" pid="16" name="Mendeley Recent Style Name 5_1">
    <vt:lpwstr>Modern Language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journal-of-epidemiology-community-health</vt:lpwstr>
  </property>
  <property fmtid="{D5CDD505-2E9C-101B-9397-08002B2CF9AE}" pid="20" name="Mendeley Recent Style Name 7_1">
    <vt:lpwstr>Journal of Epidemiology &amp; Community Health</vt:lpwstr>
  </property>
  <property fmtid="{D5CDD505-2E9C-101B-9397-08002B2CF9AE}" pid="21" name="Mendeley Recent Style Id 8_1">
    <vt:lpwstr>http://www.zotero.org/styles/bmj</vt:lpwstr>
  </property>
  <property fmtid="{D5CDD505-2E9C-101B-9397-08002B2CF9AE}" pid="22" name="Mendeley Recent Style Name 8_1">
    <vt:lpwstr>BMJ</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